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E096C0" w14:textId="6761230C" w:rsidR="006B3F1F" w:rsidRDefault="00200F71" w:rsidP="00A631A3">
      <w:pPr>
        <w:pStyle w:val="Title"/>
        <w:spacing w:before="0" w:beforeAutospacing="0" w:after="180"/>
      </w:pPr>
      <w:bookmarkStart w:id="3" w:name="h.8fmxin9tusbe" w:colFirst="0" w:colLast="0"/>
      <w:bookmarkEnd w:id="3"/>
      <w:r>
        <w:t>Researcher-Centered Design of Statistics: Why Bayesian Statistics Better Fit the Culture</w:t>
      </w:r>
      <w:ins w:id="4" w:author="Matthew Kay" w:date="2015-09-25T01:50:00Z">
        <w:r w:rsidR="005E4BEB">
          <w:t xml:space="preserve"> </w:t>
        </w:r>
      </w:ins>
      <w:del w:id="5" w:author="Matthew Kay" w:date="2015-09-25T01:50:00Z">
        <w:r w:rsidDel="005E4BEB">
          <w:delText xml:space="preserve">, Practice, </w:delText>
        </w:r>
      </w:del>
      <w:r>
        <w:t>and Incentives of CHI</w:t>
      </w:r>
    </w:p>
    <w:tbl>
      <w:tblPr>
        <w:tblW w:w="10080" w:type="dxa"/>
        <w:jc w:val="center"/>
        <w:tblLayout w:type="fixed"/>
        <w:tblLook w:val="0000" w:firstRow="0" w:lastRow="0" w:firstColumn="0" w:lastColumn="0" w:noHBand="0" w:noVBand="0"/>
      </w:tblPr>
      <w:tblGrid>
        <w:gridCol w:w="3360"/>
        <w:gridCol w:w="3360"/>
        <w:gridCol w:w="3360"/>
      </w:tblGrid>
      <w:tr w:rsidR="007031CC" w14:paraId="2A071708" w14:textId="77777777" w:rsidTr="00197B90">
        <w:trPr>
          <w:tblHeader/>
          <w:jc w:val="center"/>
        </w:trPr>
        <w:tc>
          <w:tcPr>
            <w:tcW w:w="5148" w:type="dxa"/>
            <w:tcBorders>
              <w:top w:val="nil"/>
              <w:left w:val="nil"/>
              <w:bottom w:val="nil"/>
              <w:right w:val="nil"/>
            </w:tcBorders>
          </w:tcPr>
          <w:p w14:paraId="70623E7D" w14:textId="28C7EDAB" w:rsidR="007031CC" w:rsidRPr="00D62A4A" w:rsidRDefault="007031CC" w:rsidP="005A2C27">
            <w:pPr>
              <w:pStyle w:val="AuthorAffiliation"/>
            </w:pPr>
          </w:p>
        </w:tc>
        <w:tc>
          <w:tcPr>
            <w:tcW w:w="5148" w:type="dxa"/>
            <w:tcBorders>
              <w:top w:val="nil"/>
              <w:left w:val="nil"/>
              <w:bottom w:val="nil"/>
              <w:right w:val="nil"/>
            </w:tcBorders>
          </w:tcPr>
          <w:p w14:paraId="1841A2BB" w14:textId="18F5876D" w:rsidR="007031CC" w:rsidRPr="00D62A4A" w:rsidRDefault="007031CC" w:rsidP="005A2C27">
            <w:pPr>
              <w:pStyle w:val="AuthorAffiliation"/>
            </w:pPr>
          </w:p>
        </w:tc>
        <w:tc>
          <w:tcPr>
            <w:tcW w:w="5148" w:type="dxa"/>
            <w:tcBorders>
              <w:top w:val="nil"/>
              <w:left w:val="nil"/>
              <w:bottom w:val="nil"/>
              <w:right w:val="nil"/>
            </w:tcBorders>
          </w:tcPr>
          <w:p w14:paraId="5952DADC" w14:textId="77777777" w:rsidR="007031CC" w:rsidRDefault="007031CC" w:rsidP="005A2C27">
            <w:pPr>
              <w:pStyle w:val="AuthorAffiliation"/>
            </w:pPr>
          </w:p>
          <w:p w14:paraId="5AA30B2D" w14:textId="77777777" w:rsidR="0002541C" w:rsidRDefault="0002541C" w:rsidP="005A2C27">
            <w:pPr>
              <w:pStyle w:val="AuthorAffiliation"/>
              <w:rPr>
                <w:ins w:id="6" w:author="Matthew Kay" w:date="2015-09-24T17:18:00Z"/>
              </w:rPr>
            </w:pPr>
          </w:p>
          <w:p w14:paraId="4D149BBE" w14:textId="77777777" w:rsidR="00A30EC8" w:rsidRDefault="00A30EC8" w:rsidP="005A2C27">
            <w:pPr>
              <w:pStyle w:val="AuthorAffiliation"/>
            </w:pPr>
          </w:p>
          <w:p w14:paraId="6180ECBE" w14:textId="1E590CF5" w:rsidR="0002541C" w:rsidRPr="00F100EF" w:rsidRDefault="0002541C" w:rsidP="005A2C27">
            <w:pPr>
              <w:pStyle w:val="AuthorAffiliation"/>
            </w:pPr>
          </w:p>
        </w:tc>
      </w:tr>
    </w:tbl>
    <w:p w14:paraId="6D0B57DC" w14:textId="77777777" w:rsidR="006B3F1F" w:rsidRDefault="006B3F1F">
      <w:pPr>
        <w:pStyle w:val="Author"/>
        <w:rPr>
          <w:sz w:val="20"/>
        </w:rPr>
      </w:pPr>
    </w:p>
    <w:p w14:paraId="67367779" w14:textId="77777777" w:rsidR="006B3F1F" w:rsidRDefault="006B3F1F" w:rsidP="00F100EF">
      <w:pPr>
        <w:pStyle w:val="Author"/>
        <w:jc w:val="both"/>
        <w:rPr>
          <w:sz w:val="20"/>
        </w:rPr>
        <w:sectPr w:rsidR="006B3F1F" w:rsidSect="006B1D5B">
          <w:pgSz w:w="12240" w:h="15840" w:code="1"/>
          <w:pgMar w:top="1224" w:right="1080" w:bottom="1440" w:left="1080" w:header="720" w:footer="720" w:gutter="0"/>
          <w:cols w:space="720"/>
          <w:docGrid w:linePitch="360"/>
        </w:sectPr>
      </w:pPr>
    </w:p>
    <w:p w14:paraId="2F92542B" w14:textId="77777777" w:rsidR="006B3F1F" w:rsidRDefault="0088145B">
      <w:pPr>
        <w:pStyle w:val="Heading1"/>
        <w:spacing w:before="0"/>
      </w:pPr>
      <w:r>
        <w:rPr>
          <w:noProof/>
        </w:rPr>
        <w:lastRenderedPageBreak/>
        <mc:AlternateContent>
          <mc:Choice Requires="wps">
            <w:drawing>
              <wp:anchor distT="0" distB="0" distL="114300" distR="114300" simplePos="0" relativeHeight="251657728" behindDoc="0" locked="1" layoutInCell="1" allowOverlap="0" wp14:anchorId="5E6106D7" wp14:editId="4B5044BD">
                <wp:simplePos x="0" y="0"/>
                <wp:positionH relativeFrom="margin">
                  <wp:posOffset>0</wp:posOffset>
                </wp:positionH>
                <wp:positionV relativeFrom="margin">
                  <wp:posOffset>6839585</wp:posOffset>
                </wp:positionV>
                <wp:extent cx="3044825" cy="1732915"/>
                <wp:effectExtent l="0" t="0" r="0" b="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4825" cy="1732915"/>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102DF2C7" w14:textId="48C12588" w:rsidR="00C61C18" w:rsidRDefault="00C61C18" w:rsidP="006973A2">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Paste the appropriate copyright/license statement here. ACM now supports three different publication options:</w:t>
                            </w:r>
                          </w:p>
                          <w:p w14:paraId="4DC7790F" w14:textId="370188A6" w:rsidR="00C61C18" w:rsidRDefault="00C61C18"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ACM copyright: ACM holds the copyright on the work. This is the historical approach.</w:t>
                            </w:r>
                          </w:p>
                          <w:p w14:paraId="787C1A33" w14:textId="77777777" w:rsidR="00C61C18" w:rsidRDefault="00C61C18"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License: The author(s) retain copyright, but ACM receives an exclusive publication license.</w:t>
                            </w:r>
                          </w:p>
                          <w:p w14:paraId="4C0609FE" w14:textId="575B6104" w:rsidR="00C61C18" w:rsidRDefault="00C61C18"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Open Access: The author(s) wish to pay for the work to be open access. The additional fee must be paid to ACM.</w:t>
                            </w:r>
                          </w:p>
                          <w:p w14:paraId="1EBA2BAB" w14:textId="115C87B2" w:rsidR="00C61C18" w:rsidRDefault="00C61C18" w:rsidP="006973A2">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This text field is large enough to hold the appropriate release statement assuming it is single-spaced in Times New Roman 8-point font. Please do not change or modify the size of this text box.</w:t>
                            </w:r>
                          </w:p>
                          <w:p w14:paraId="672A0327" w14:textId="3C3C801D" w:rsidR="00C61C18" w:rsidRPr="00D3324C" w:rsidRDefault="00C61C18" w:rsidP="0090145C">
                            <w:pPr>
                              <w:pStyle w:val="Copyright"/>
                              <w:rPr>
                                <w:szCs w:val="16"/>
                              </w:rPr>
                            </w:pPr>
                            <w:r w:rsidRPr="00D3324C">
                              <w:rPr>
                                <w:szCs w:val="16"/>
                              </w:rPr>
                              <w:t>Each submission will be assigned a DOI string to be included here.</w:t>
                            </w:r>
                          </w:p>
                        </w:txbxContent>
                      </wps:txbx>
                      <wps:bodyPr rot="0" vert="horz" wrap="square" lIns="0" tIns="45720" rIns="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E6106D7" id="_x0000_t202" coordsize="21600,21600" o:spt="202" path="m,l,21600r21600,l21600,xe">
                <v:stroke joinstyle="miter"/>
                <v:path gradientshapeok="t" o:connecttype="rect"/>
              </v:shapetype>
              <v:shape id="Text Box 2" o:spid="_x0000_s1026" type="#_x0000_t202" style="position:absolute;margin-left:0;margin-top:538.55pt;width:239.75pt;height:136.45pt;z-index:25165772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" o:allowoverlap="f" stroked="f">
                <v:textbox inset="0,,0">
                  <w:txbxContent>
                    <w:p w14:paraId="102DF2C7" w14:textId="48C12588" w:rsidR="00C61C18" w:rsidRDefault="00C61C18" w:rsidP="006973A2">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Paste the appropriate copyright/license statement here. ACM now supports three different publication options:</w:t>
                      </w:r>
                    </w:p>
                    <w:p w14:paraId="4DC7790F" w14:textId="370188A6" w:rsidR="00C61C18" w:rsidRDefault="00C61C18"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ACM copyright: ACM holds the copyright on the work. This is the historical approach.</w:t>
                      </w:r>
                    </w:p>
                    <w:p w14:paraId="787C1A33" w14:textId="77777777" w:rsidR="00C61C18" w:rsidRDefault="00C61C18"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License: The author(s) retain copyright, but ACM receives an exclusive publication license.</w:t>
                      </w:r>
                    </w:p>
                    <w:p w14:paraId="4C0609FE" w14:textId="575B6104" w:rsidR="00C61C18" w:rsidRDefault="00C61C18"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Open Access: The author(s) wish to pay for the work to be open access. The additional fee must be paid to ACM.</w:t>
                      </w:r>
                    </w:p>
                    <w:p w14:paraId="1EBA2BAB" w14:textId="115C87B2" w:rsidR="00C61C18" w:rsidRDefault="00C61C18" w:rsidP="006973A2">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This text field is large enough to hold the appropriate release statement assuming it is single-spaced in Times New Roman 8-point font. Please do not change or modify the size of this text box.</w:t>
                      </w:r>
                    </w:p>
                    <w:p w14:paraId="672A0327" w14:textId="3C3C801D" w:rsidR="00C61C18" w:rsidRPr="00D3324C" w:rsidRDefault="00C61C18" w:rsidP="0090145C">
                      <w:pPr>
                        <w:pStyle w:val="Copyright"/>
                        <w:rPr>
                          <w:szCs w:val="16"/>
                        </w:rPr>
                      </w:pPr>
                      <w:r w:rsidRPr="00D3324C">
                        <w:rPr>
                          <w:szCs w:val="16"/>
                        </w:rPr>
                        <w:t>Each submission will be assigned a DOI string to be included here.</w:t>
                      </w:r>
                    </w:p>
                  </w:txbxContent>
                </v:textbox>
                <w10:wrap type="square" anchorx="margin" anchory="margin"/>
                <w10:anchorlock/>
              </v:shape>
            </w:pict>
          </mc:Fallback>
        </mc:AlternateContent>
      </w:r>
      <w:r w:rsidR="006B3F1F">
        <w:t>ABSTRACT</w:t>
      </w:r>
    </w:p>
    <w:p w14:paraId="2081E03D" w14:textId="58F27455"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A core tradition of HCI lies in the experimental evaluation of the effects of techniques and interfaces.</w:t>
      </w:r>
      <w:commentRangeStart w:id="7"/>
      <w:r>
        <w:t xml:space="preserve"> </w:t>
      </w:r>
      <w:commentRangeEnd w:id="7"/>
      <w:r>
        <w:commentReference w:id="7"/>
      </w:r>
      <w:ins w:id="8" w:author="Matthew Kay" w:date="2015-09-25T02:04:00Z">
        <w:r w:rsidR="007D23A2">
          <w:t xml:space="preserve">However, as a community we are </w:t>
        </w:r>
      </w:ins>
      <w:del w:id="9" w:author="Matthew Kay" w:date="2015-09-25T02:04:00Z">
        <w:r w:rsidDel="007D23A2">
          <w:delText xml:space="preserve">A well-acknowledged gap in the literature is the </w:delText>
        </w:r>
      </w:del>
      <w:r>
        <w:t xml:space="preserve">inconsistent </w:t>
      </w:r>
      <w:ins w:id="10" w:author="Matthew Kay" w:date="2015-09-25T02:04:00Z">
        <w:r w:rsidR="007D23A2">
          <w:t xml:space="preserve">in </w:t>
        </w:r>
      </w:ins>
      <w:r>
        <w:t>publi</w:t>
      </w:r>
      <w:ins w:id="11" w:author="Matthew Kay" w:date="2015-09-25T02:05:00Z">
        <w:r w:rsidR="007D23A2">
          <w:t>shing</w:t>
        </w:r>
      </w:ins>
      <w:del w:id="12" w:author="Matthew Kay" w:date="2015-09-25T02:05:00Z">
        <w:r w:rsidDel="007D23A2">
          <w:delText>ca</w:delText>
        </w:r>
      </w:del>
      <w:del w:id="13" w:author="Matthew Kay" w:date="2015-09-25T02:04:00Z">
        <w:r w:rsidDel="007D23A2">
          <w:delText>tion</w:delText>
        </w:r>
      </w:del>
      <w:r>
        <w:t xml:space="preserve"> </w:t>
      </w:r>
      <w:del w:id="14" w:author="Matthew Kay" w:date="2015-09-25T02:05:00Z">
        <w:r w:rsidDel="007D23A2">
          <w:delText xml:space="preserve">of </w:delText>
        </w:r>
      </w:del>
      <w:r>
        <w:t>replication studies or statistical meta-analyses that more robustly demonstrate these studied effects.</w:t>
      </w:r>
      <w:commentRangeStart w:id="15"/>
      <w:r>
        <w:t xml:space="preserve"> </w:t>
      </w:r>
      <w:del w:id="16" w:author="Matthew Kay" w:date="2015-09-25T02:01:00Z">
        <w:r w:rsidDel="007D23A2">
          <w:delText>In other words, i</w:delText>
        </w:r>
      </w:del>
      <w:ins w:id="17" w:author="Matthew Kay" w:date="2015-09-25T02:01:00Z">
        <w:r w:rsidR="007D23A2">
          <w:t>I</w:t>
        </w:r>
      </w:ins>
      <w:r>
        <w:t>ndividual analyses tend to stand alone, and the quantitative knowledge from those studies does not accrue as it would in a meta-analysis.</w:t>
      </w:r>
      <w:commentRangeEnd w:id="15"/>
      <w:r>
        <w:commentReference w:id="15"/>
      </w:r>
      <w:r>
        <w:t xml:space="preserve"> We treat this as a user-centered design problem</w:t>
      </w:r>
      <w:ins w:id="18" w:author="Matthew Kay" w:date="2015-09-25T02:52:00Z">
        <w:r w:rsidR="00EB5AA2">
          <w:t>:</w:t>
        </w:r>
      </w:ins>
      <w:del w:id="19" w:author="Matthew Kay" w:date="2015-09-25T02:52:00Z">
        <w:r w:rsidDel="00EB5AA2">
          <w:delText>,</w:delText>
        </w:r>
      </w:del>
      <w:r>
        <w:t xml:space="preserve"> </w:t>
      </w:r>
      <w:del w:id="20" w:author="Matthew Kay" w:date="2015-09-25T02:52:00Z">
        <w:r w:rsidDel="00EB5AA2">
          <w:delText xml:space="preserve">where </w:delText>
        </w:r>
      </w:del>
      <w:r>
        <w:t xml:space="preserve">the failure to accrue quantitative knowledge </w:t>
      </w:r>
      <w:ins w:id="21" w:author="Matthew Kay" w:date="2015-09-25T02:52:00Z">
        <w:r w:rsidR="00EB5AA2">
          <w:t xml:space="preserve">is </w:t>
        </w:r>
      </w:ins>
      <w:del w:id="22" w:author="Matthew Kay" w:date="2015-09-25T02:01:00Z">
        <w:r w:rsidDel="007D23A2">
          <w:delText xml:space="preserve">in the field is a </w:delText>
        </w:r>
      </w:del>
      <w:r>
        <w:t xml:space="preserve">not the users’ (i.e. researchers’) failure, but </w:t>
      </w:r>
      <w:del w:id="23" w:author="Matthew Kay" w:date="2015-09-25T02:02:00Z">
        <w:r w:rsidDel="007D23A2">
          <w:delText xml:space="preserve">rather </w:delText>
        </w:r>
      </w:del>
      <w:r>
        <w:t xml:space="preserve">a failure to consider those users’ needs when designing statistical practice. </w:t>
      </w:r>
      <w:moveFromRangeStart w:id="24" w:author="Matthew Kay" w:date="2015-09-25T02:03:00Z" w:name="move430909908"/>
      <w:moveFrom w:id="25" w:author="Matthew Kay" w:date="2015-09-25T02:03:00Z">
        <w:r w:rsidDel="007D23A2">
          <w:t xml:space="preserve">Bayesian statistical methods, in contrast to currently-used frequentist methods, fit better into the needs of the community and facilitate quantitative knowledge accrual in the context of limited resources for evaluation and a focus on testing novel designs. </w:t>
        </w:r>
      </w:moveFrom>
      <w:moveFromRangeEnd w:id="24"/>
      <w:r>
        <w:t xml:space="preserve">We use simulations to compare hypothetical publication worlds following existing </w:t>
      </w:r>
      <w:del w:id="26" w:author="Matthew Kay" w:date="2015-09-25T02:05:00Z">
        <w:r w:rsidDel="007D23A2">
          <w:delText>(</w:delText>
        </w:r>
      </w:del>
      <w:r>
        <w:t>frequentist</w:t>
      </w:r>
      <w:del w:id="27" w:author="Matthew Kay" w:date="2015-09-25T02:05:00Z">
        <w:r w:rsidDel="007D23A2">
          <w:delText>)</w:delText>
        </w:r>
      </w:del>
      <w:r>
        <w:t xml:space="preserve"> practice against Bayesian practice. We show that Bayesian analysis allows us to </w:t>
      </w:r>
      <w:del w:id="28" w:author="Matthew Kay" w:date="2015-09-25T02:06:00Z">
        <w:r w:rsidDel="007D23A2">
          <w:delText xml:space="preserve">use prior knowledge to </w:delText>
        </w:r>
      </w:del>
      <w:r>
        <w:t>estimate more precise effects with each new study</w:t>
      </w:r>
      <w:del w:id="29" w:author="Matthew Kay" w:date="2015-09-25T02:53:00Z">
        <w:r w:rsidDel="00EB5AA2">
          <w:delText xml:space="preserve"> (and even incentivizes doing so)</w:delText>
        </w:r>
      </w:del>
      <w:r>
        <w:t xml:space="preserve">, </w:t>
      </w:r>
      <w:ins w:id="30" w:author="Matthew Kay" w:date="2015-09-25T02:06:00Z">
        <w:r w:rsidR="007D23A2">
          <w:t xml:space="preserve">to </w:t>
        </w:r>
      </w:ins>
      <w:r>
        <w:t>accru</w:t>
      </w:r>
      <w:ins w:id="31" w:author="Matthew Kay" w:date="2015-09-25T02:06:00Z">
        <w:r w:rsidR="007D23A2">
          <w:t>e</w:t>
        </w:r>
      </w:ins>
      <w:del w:id="32" w:author="Matthew Kay" w:date="2015-09-25T02:06:00Z">
        <w:r w:rsidDel="007D23A2">
          <w:delText>ing</w:delText>
        </w:r>
      </w:del>
      <w:r>
        <w:t xml:space="preserve"> knowledge without traditional meta-analyses</w:t>
      </w:r>
      <w:ins w:id="33" w:author="Matthew Kay" w:date="2015-09-25T02:06:00Z">
        <w:r w:rsidR="007D23A2">
          <w:t>, and to draw more principled conclusions from small-</w:t>
        </w:r>
        <w:r w:rsidR="007D23A2">
          <w:rPr>
            <w:i/>
          </w:rPr>
          <w:t>n</w:t>
        </w:r>
        <w:r w:rsidR="007D23A2">
          <w:t xml:space="preserve"> studies of novel techniques; thus, it better fits</w:t>
        </w:r>
      </w:ins>
      <w:del w:id="34" w:author="Matthew Kay" w:date="2015-09-25T02:07:00Z">
        <w:r w:rsidDel="007D23A2">
          <w:delText xml:space="preserve"> and within</w:delText>
        </w:r>
      </w:del>
      <w:r>
        <w:t xml:space="preserve"> the </w:t>
      </w:r>
      <w:ins w:id="35" w:author="Matthew Kay" w:date="2015-09-25T02:07:00Z">
        <w:r w:rsidR="007D23A2">
          <w:t xml:space="preserve">culture and </w:t>
        </w:r>
      </w:ins>
      <w:del w:id="36" w:author="Matthew Kay" w:date="2015-09-25T02:07:00Z">
        <w:r w:rsidDel="007D23A2">
          <w:delText xml:space="preserve">existing publication </w:delText>
        </w:r>
      </w:del>
      <w:r>
        <w:t>incentives of the field</w:t>
      </w:r>
      <w:ins w:id="37" w:author="Matthew Kay" w:date="2015-09-25T02:03:00Z">
        <w:r w:rsidR="007D23A2">
          <w:t>:</w:t>
        </w:r>
      </w:ins>
      <w:del w:id="38" w:author="Matthew Kay" w:date="2015-09-25T02:03:00Z">
        <w:r w:rsidDel="007D23A2">
          <w:delText xml:space="preserve">. </w:delText>
        </w:r>
      </w:del>
      <w:ins w:id="39" w:author="Matthew Kay" w:date="2015-09-25T02:03:00Z">
        <w:r w:rsidR="007D23A2">
          <w:t xml:space="preserve"> </w:t>
        </w:r>
      </w:ins>
      <w:moveToRangeStart w:id="40" w:author="Matthew Kay" w:date="2015-09-25T02:03:00Z" w:name="move430909908"/>
      <w:moveTo w:id="41" w:author="Matthew Kay" w:date="2015-09-25T02:03:00Z">
        <w:del w:id="42" w:author="Matthew Kay" w:date="2015-09-25T02:03:00Z">
          <w:r w:rsidR="007D23A2" w:rsidDel="007D23A2">
            <w:delText xml:space="preserve">Bayesian statistical methods, in contrast to currently-used frequentist methods, fit better into the needs of the community and facilitate quantitative knowledge accrual in the context of </w:delText>
          </w:r>
        </w:del>
        <w:r w:rsidR="007D23A2">
          <w:t>limited resources for</w:t>
        </w:r>
        <w:bookmarkStart w:id="43" w:name="_GoBack"/>
        <w:bookmarkEnd w:id="43"/>
        <w:r w:rsidR="007D23A2">
          <w:t xml:space="preserve"> evaluation and a focus on testing novel designs.</w:t>
        </w:r>
      </w:moveTo>
      <w:moveToRangeEnd w:id="40"/>
      <w:ins w:id="44" w:author="Matthew Kay" w:date="2015-09-25T02:03:00Z">
        <w:r w:rsidR="007D23A2">
          <w:t xml:space="preserve"> </w:t>
        </w:r>
      </w:ins>
      <w:del w:id="45" w:author="Greg Nelson" w:date="2015-09-24T20:21:00Z">
        <w:r w:rsidDel="0048068E">
          <w:delText>We also demonstrate that the use of Bayesian statistics</w:delText>
        </w:r>
      </w:del>
      <w:ins w:id="46" w:author="Greg Nelson" w:date="2015-09-24T20:21:00Z">
        <w:del w:id="47" w:author="Matthew Kay" w:date="2015-09-25T02:03:00Z">
          <w:r w:rsidR="0048068E" w:rsidDel="007D23A2">
            <w:delText>It</w:delText>
          </w:r>
        </w:del>
      </w:ins>
      <w:del w:id="48" w:author="Matthew Kay" w:date="2015-09-25T02:03:00Z">
        <w:r w:rsidDel="007D23A2">
          <w:delText xml:space="preserve"> </w:delText>
        </w:r>
      </w:del>
      <w:del w:id="49" w:author="Matthew Kay" w:date="2015-09-25T02:06:00Z">
        <w:r w:rsidDel="007D23A2">
          <w:delText>even allows us to draw more principled conclusions from small-</w:delText>
        </w:r>
        <w:r w:rsidDel="007D23A2">
          <w:rPr>
            <w:i/>
          </w:rPr>
          <w:delText>n</w:delText>
        </w:r>
        <w:r w:rsidDel="007D23A2">
          <w:delText xml:space="preserve"> studies of novel techniques</w:delText>
        </w:r>
      </w:del>
      <w:del w:id="50" w:author="Matthew Kay" w:date="2015-09-25T02:03:00Z">
        <w:r w:rsidDel="007D23A2">
          <w:delText>, a common practice at CHI that is hard to defend from a frequentist point of view</w:delText>
        </w:r>
      </w:del>
      <w:del w:id="51" w:author="Matthew Kay" w:date="2015-09-25T02:06:00Z">
        <w:r w:rsidDel="007D23A2">
          <w:delText>.</w:delText>
        </w:r>
      </w:del>
      <w:r>
        <w:t xml:space="preserve"> Instead of admonishing designers and engineers to spend resources running larger studies, we propose giving them the tools to more appropriately analyze small studies. </w:t>
      </w:r>
      <w:ins w:id="52" w:author="Matthew Kay" w:date="2015-09-25T02:07:00Z">
        <w:r w:rsidR="0060660C">
          <w:t xml:space="preserve">Further, </w:t>
        </w:r>
      </w:ins>
      <w:del w:id="53" w:author="Matthew Kay" w:date="2015-09-25T02:07:00Z">
        <w:r w:rsidDel="0060660C">
          <w:delText xml:space="preserve">We believe that </w:delText>
        </w:r>
      </w:del>
      <w:r>
        <w:t>Bayesian methods can be adopted from the bottom up at CHI</w:t>
      </w:r>
      <w:del w:id="54" w:author="Matthew Kay" w:date="2015-09-25T02:54:00Z">
        <w:r w:rsidDel="00EB5AA2">
          <w:delText>, following the existing mentorship tradition in statistical practice</w:delText>
        </w:r>
      </w:del>
      <w:r>
        <w:t>, without the need for new top-down incentives for replication or meta-analysis. Ultimately, these techniques represent a more user- (i.e. researcher-) centered approach to statistical analysis.</w:t>
      </w:r>
    </w:p>
    <w:p w14:paraId="5C1C542F" w14:textId="77777777" w:rsidR="006B3F1F" w:rsidRDefault="006B3F1F">
      <w:pPr>
        <w:pStyle w:val="Heading2"/>
      </w:pPr>
      <w:r>
        <w:t>Author Keywords</w:t>
      </w:r>
    </w:p>
    <w:p w14:paraId="45D67D12" w14:textId="388E4B29" w:rsidR="006B3F1F" w:rsidRDefault="00A72455" w:rsidP="00D3324C">
      <w:del w:id="55" w:author="Matthew Kay" w:date="2015-09-25T02:49:00Z">
        <w:r w:rsidRPr="0002541C" w:rsidDel="002060AF">
          <w:rPr>
            <w:highlight w:val="yellow"/>
          </w:rPr>
          <w:delText>Authors’ choice; of terms; separated; by semicolons; commas, within terms only; this section is required</w:delText>
        </w:r>
      </w:del>
      <w:ins w:id="56" w:author="Matthew Kay" w:date="2015-09-25T02:49:00Z">
        <w:r w:rsidR="002060AF">
          <w:t>Replication; meta-analysis; Bayesian statistics</w:t>
        </w:r>
      </w:ins>
      <w:ins w:id="57" w:author="Matthew Kay" w:date="2015-09-25T02:50:00Z">
        <w:r w:rsidR="002060AF">
          <w:t>; small studies</w:t>
        </w:r>
      </w:ins>
      <w:r w:rsidRPr="00A72455">
        <w:t xml:space="preserve">. </w:t>
      </w:r>
    </w:p>
    <w:p w14:paraId="36F51FF6" w14:textId="77777777" w:rsidR="00D3324C" w:rsidRDefault="00D3324C" w:rsidP="00D3324C">
      <w:pPr>
        <w:pStyle w:val="Heading2"/>
        <w:spacing w:before="0"/>
      </w:pPr>
      <w:r>
        <w:t>ACM Classification Keywords</w:t>
      </w:r>
    </w:p>
    <w:p w14:paraId="1D625EB8" w14:textId="2C804467" w:rsidR="006B3F1F" w:rsidRDefault="00D3324C" w:rsidP="00D3324C">
      <w:r w:rsidRPr="002060AF">
        <w:rPr>
          <w:rPrChange w:id="58" w:author="Matthew Kay" w:date="2015-09-25T02:50:00Z">
            <w:rPr>
              <w:highlight w:val="yellow"/>
            </w:rPr>
          </w:rPrChange>
        </w:rPr>
        <w:t>H.5.m. Information interfaces and presenta</w:t>
      </w:r>
      <w:r w:rsidR="0017799B" w:rsidRPr="002060AF">
        <w:rPr>
          <w:rPrChange w:id="59" w:author="Matthew Kay" w:date="2015-09-25T02:50:00Z">
            <w:rPr>
              <w:highlight w:val="yellow"/>
            </w:rPr>
          </w:rPrChange>
        </w:rPr>
        <w:t>tion (e.g., HCI): Miscellaneous;</w:t>
      </w:r>
      <w:r w:rsidR="00A72455" w:rsidRPr="002060AF">
        <w:rPr>
          <w:rPrChange w:id="60" w:author="Matthew Kay" w:date="2015-09-25T02:50:00Z">
            <w:rPr>
              <w:highlight w:val="yellow"/>
            </w:rPr>
          </w:rPrChange>
        </w:rPr>
        <w:t xml:space="preserve"> </w:t>
      </w:r>
      <w:del w:id="61" w:author="Matthew Kay" w:date="2015-09-25T02:50:00Z">
        <w:r w:rsidR="00A72455" w:rsidRPr="0002541C" w:rsidDel="002060AF">
          <w:rPr>
            <w:highlight w:val="yellow"/>
          </w:rPr>
          <w:delText>See</w:delText>
        </w:r>
        <w:r w:rsidR="00C61C18" w:rsidDel="002060AF">
          <w:fldChar w:fldCharType="begin"/>
        </w:r>
        <w:r w:rsidR="00C61C18" w:rsidRPr="00FA6C57" w:rsidDel="002060AF">
          <w:delInstrText xml:space="preserve"> HYPERLINK "http://acm.org/about/class/1998" </w:delInstrText>
        </w:r>
        <w:r w:rsidR="00C61C18" w:rsidDel="002060AF">
          <w:fldChar w:fldCharType="separate"/>
        </w:r>
        <w:r w:rsidRPr="00FA6C57" w:rsidDel="002060AF">
          <w:rPr>
            <w:rStyle w:val="Hyperlink"/>
            <w:highlight w:val="yellow"/>
          </w:rPr>
          <w:delText xml:space="preserve"> http://acm.org/about/class/1998</w:delText>
        </w:r>
        <w:r w:rsidR="00C61C18" w:rsidDel="002060AF">
          <w:rPr>
            <w:rStyle w:val="Hyperlink"/>
            <w:highlight w:val="yellow"/>
          </w:rPr>
          <w:fldChar w:fldCharType="end"/>
        </w:r>
        <w:r w:rsidRPr="0002541C" w:rsidDel="002060AF">
          <w:rPr>
            <w:highlight w:val="yellow"/>
          </w:rPr>
          <w:delText xml:space="preserve"> </w:delText>
        </w:r>
        <w:r w:rsidR="00672138" w:rsidRPr="0002541C" w:rsidDel="002060AF">
          <w:rPr>
            <w:highlight w:val="yellow"/>
          </w:rPr>
          <w:delText xml:space="preserve">for the </w:delText>
        </w:r>
        <w:r w:rsidRPr="0002541C" w:rsidDel="002060AF">
          <w:rPr>
            <w:highlight w:val="yellow"/>
          </w:rPr>
          <w:delText>full list of ACM classifiers</w:delText>
        </w:r>
        <w:r w:rsidR="00A72455" w:rsidRPr="0002541C" w:rsidDel="002060AF">
          <w:rPr>
            <w:highlight w:val="yellow"/>
          </w:rPr>
          <w:delText xml:space="preserve">. </w:delText>
        </w:r>
        <w:r w:rsidR="0017799B" w:rsidRPr="0002541C" w:rsidDel="002060AF">
          <w:rPr>
            <w:highlight w:val="yellow"/>
          </w:rPr>
          <w:delText>This section is required</w:delText>
        </w:r>
        <w:r w:rsidR="00A72455" w:rsidRPr="0002541C" w:rsidDel="002060AF">
          <w:rPr>
            <w:highlight w:val="yellow"/>
          </w:rPr>
          <w:delText>.</w:delText>
        </w:r>
      </w:del>
    </w:p>
    <w:p w14:paraId="75F2236D" w14:textId="77777777"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lastRenderedPageBreak/>
        <w:t>Introduction</w:t>
      </w:r>
    </w:p>
    <w:p w14:paraId="4AD62CAF" w14:textId="558B9ADF"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A core focus of the CHI community is on the development of novel ideas and technology artifacts.  </w:t>
      </w:r>
      <w:commentRangeStart w:id="62"/>
      <w:commentRangeStart w:id="63"/>
      <w:r>
        <w:t xml:space="preserve">The focus on novelty and innovation is valuable as it establishes a disciplinary tradition that challenges assumptions about the design of technical systems and often results in insights that translate into more useful, usable, and enjoyable technologies. We additionally find value in accurately understanding and precisely characterizing the effects of </w:t>
      </w:r>
      <w:del w:id="64" w:author="Matthew Kay" w:date="2015-09-25T02:08:00Z">
        <w:r w:rsidDel="0060660C">
          <w:delText xml:space="preserve">and phenomena around </w:delText>
        </w:r>
      </w:del>
      <w:r>
        <w:t>technology</w:t>
      </w:r>
      <w:commentRangeEnd w:id="62"/>
      <w:r>
        <w:commentReference w:id="62"/>
      </w:r>
      <w:commentRangeEnd w:id="63"/>
      <w:r>
        <w:commentReference w:id="63"/>
      </w:r>
      <w:r>
        <w:t>. However, our community has limited resources to meet these goals, and we have historically chosen to devote more resources towards novelty and innovation while trading-off smaller</w:t>
      </w:r>
      <w:ins w:id="65" w:author="Matthew Kay" w:date="2015-09-25T02:09:00Z">
        <w:r w:rsidR="0060660C">
          <w:t>-</w:t>
        </w:r>
      </w:ins>
      <w:del w:id="66" w:author="Matthew Kay" w:date="2015-09-25T02:09:00Z">
        <w:r w:rsidDel="0060660C">
          <w:delText xml:space="preserve"> </w:delText>
        </w:r>
      </w:del>
      <w:r>
        <w:t>sized empirical studies</w:t>
      </w:r>
      <w:del w:id="67" w:author="Matthew Kay" w:date="2015-09-25T02:09:00Z">
        <w:r w:rsidDel="0060660C">
          <w:delText xml:space="preserve"> that are less accurate and precise, without giving up gaining understanding</w:delText>
        </w:r>
      </w:del>
      <w:r>
        <w:t xml:space="preserve">. </w:t>
      </w:r>
      <w:ins w:id="68" w:author="Matthew Kay" w:date="2015-09-25T02:09:00Z">
        <w:r w:rsidR="0060660C">
          <w:t xml:space="preserve">We have </w:t>
        </w:r>
      </w:ins>
      <w:del w:id="69" w:author="Matthew Kay" w:date="2015-09-25T02:09:00Z">
        <w:r w:rsidDel="0060660C">
          <w:delText xml:space="preserve">A large part of our community has </w:delText>
        </w:r>
      </w:del>
      <w:r>
        <w:t>adopted particular statistical tools</w:t>
      </w:r>
      <w:ins w:id="70" w:author="Matthew Kay" w:date="2015-09-25T02:10:00Z">
        <w:r w:rsidR="0060660C">
          <w:t>—</w:t>
        </w:r>
      </w:ins>
      <w:del w:id="71" w:author="Matthew Kay" w:date="2015-09-25T02:10:00Z">
        <w:r w:rsidDel="0060660C">
          <w:delText xml:space="preserve"> - </w:delText>
        </w:r>
      </w:del>
      <w:r>
        <w:t xml:space="preserve">such as frequentist null hypothesis </w:t>
      </w:r>
      <w:ins w:id="72" w:author="Matthew Kay" w:date="2015-09-25T02:09:00Z">
        <w:r w:rsidR="0060660C">
          <w:t xml:space="preserve">significant </w:t>
        </w:r>
      </w:ins>
      <w:r>
        <w:t xml:space="preserve">testing </w:t>
      </w:r>
      <w:ins w:id="73" w:author="Matthew Kay" w:date="2015-09-25T02:09:00Z">
        <w:r w:rsidR="0060660C">
          <w:t>(NHST)</w:t>
        </w:r>
      </w:ins>
      <w:ins w:id="74" w:author="Matthew Kay" w:date="2015-09-25T02:10:00Z">
        <w:r w:rsidR="0060660C">
          <w:t>—</w:t>
        </w:r>
      </w:ins>
      <w:del w:id="75" w:author="Matthew Kay" w:date="2015-09-25T02:10:00Z">
        <w:r w:rsidDel="0060660C">
          <w:delText xml:space="preserve">- </w:delText>
        </w:r>
      </w:del>
      <w:r>
        <w:t xml:space="preserve">and quantitative standards, such as </w:t>
      </w:r>
      <w:r>
        <w:rPr>
          <w:i/>
        </w:rPr>
        <w:t>p</w:t>
      </w:r>
      <w:r>
        <w:t xml:space="preserve"> &lt; .05, that define </w:t>
      </w:r>
      <w:del w:id="76" w:author="Matthew Kay" w:date="2015-09-25T02:10:00Z">
        <w:r w:rsidDel="0060660C">
          <w:delText xml:space="preserve">this trade-off and set </w:delText>
        </w:r>
      </w:del>
      <w:r>
        <w:t xml:space="preserve">what constitutes sufficient evidence for researchers to support their claims and publish novel results. </w:t>
      </w:r>
    </w:p>
    <w:p w14:paraId="157D242C" w14:textId="06F2DECA" w:rsidR="0002541C" w:rsidDel="00A554C5"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77" w:author="Matthew Kay" w:date="2015-09-24T17:26:00Z"/>
        </w:rPr>
      </w:pPr>
      <w:del w:id="78" w:author="Matthew Kay" w:date="2015-09-25T02:10:00Z">
        <w:r w:rsidDel="0060660C">
          <w:delText>This trade-off and t</w:delText>
        </w:r>
      </w:del>
      <w:ins w:id="79" w:author="Matthew Kay" w:date="2015-09-25T02:10:00Z">
        <w:r w:rsidR="0060660C">
          <w:t>T</w:t>
        </w:r>
      </w:ins>
      <w:r>
        <w:t xml:space="preserve">he </w:t>
      </w:r>
      <w:commentRangeStart w:id="80"/>
      <w:r>
        <w:t>fast pace</w:t>
      </w:r>
      <w:commentRangeEnd w:id="80"/>
      <w:r>
        <w:commentReference w:id="80"/>
      </w:r>
      <w:r>
        <w:t xml:space="preserve"> of CHI has </w:t>
      </w:r>
      <w:proofErr w:type="spellStart"/>
      <w:r>
        <w:t>lead</w:t>
      </w:r>
      <w:proofErr w:type="spellEnd"/>
      <w:r>
        <w:t xml:space="preserve"> to concerns about the </w:t>
      </w:r>
      <w:del w:id="81" w:author="Matthew Kay" w:date="2015-09-25T02:10:00Z">
        <w:r w:rsidDel="0060660C">
          <w:delText xml:space="preserve">precision and accuracy </w:delText>
        </w:r>
      </w:del>
      <w:ins w:id="82" w:author="Matthew Kay" w:date="2015-09-25T02:10:00Z">
        <w:r w:rsidR="0060660C">
          <w:t xml:space="preserve">reliability </w:t>
        </w:r>
      </w:ins>
      <w:r>
        <w:t>of knowledge accrued in our field. It is well known in the statistics community that results from individual studies</w:t>
      </w:r>
      <w:ins w:id="83" w:author="Matthew Kay" w:date="2015-09-25T02:11:00Z">
        <w:r w:rsidR="0060660C">
          <w:t>—</w:t>
        </w:r>
      </w:ins>
      <w:del w:id="84" w:author="Matthew Kay" w:date="2015-09-25T02:11:00Z">
        <w:r w:rsidDel="0060660C">
          <w:delText xml:space="preserve"> -- </w:delText>
        </w:r>
      </w:del>
      <w:r>
        <w:t>especially with the small sample sizes typical in our community</w:t>
      </w:r>
      <w:ins w:id="85" w:author="Matthew Kay" w:date="2015-09-25T02:11:00Z">
        <w:r w:rsidR="0060660C">
          <w:t>—</w:t>
        </w:r>
      </w:ins>
      <w:del w:id="86" w:author="Matthew Kay" w:date="2015-09-25T02:11:00Z">
        <w:r w:rsidDel="0060660C">
          <w:delText xml:space="preserve"> -- silently </w:delText>
        </w:r>
      </w:del>
      <w:ins w:id="87" w:author="Matthew Kay" w:date="2015-09-25T02:11:00Z">
        <w:r w:rsidR="0060660C">
          <w:t xml:space="preserve">regularly </w:t>
        </w:r>
      </w:ins>
      <w:r>
        <w:t xml:space="preserve">fail to reliably estimate true effects </w:t>
      </w:r>
      <w:ins w:id="88" w:author="Matthew Kay" w:date="2015-09-25T03:03:00Z">
        <w:r w:rsidR="00FA6C57">
          <w:fldChar w:fldCharType="begin" w:fldLock="1"/>
        </w:r>
      </w:ins>
      <w:r w:rsidR="00515362">
        <w:instrText>ADDIN CSL_CITATION { "citationItems" : [ { "id" : "ITEM-1", "itemData" : { "ISSN" : "1549-1676", "abstract" : "There is increasing concern that most current published research findings are false. The probability that a research claim is true may depend on study power and bias, the number of other studies on the same question, and, importantly, the ratio of true to no relationships among the relationships probed in each scientific field. In this framework, a research finding is less likely to be true when the studies conducted in a field are smaller; when effect sizes are smaller; when there is a greater number and lesser preselection of tested relationships; where there is greater flexibility in designs, definitions, outcomes, and analytical modes; when there is greater financial and other interest and prejudice; and when more teams are involved in a scientific field in chase of statistical significance. Simulations show that for most study designs and settings, it is more likely for a research claim to be false than true. Moreover, for many current scientific fields, claimed research findings may often be simply accurate measures of the prevailing bias. In this essay, I discuss the implications of these problems for the conduct and interpretation of research.", "author" : [ { "dropping-particle" : "", "family" : "Ioannidis", "given" : "John P A", "non-dropping-particle" : "", "parse-names" : false, "suffix" : "" } ], "container-title" : "PLoS medicine", "id" : "ITEM-1", "issue" : "8", "issued" : { "date-parts" : [ [ "2005", "8", "30" ] ] }, "page" : "e124", "publisher" : "Public Library of Science", "title" : "Why most published research findings are false.", "type" : "article-journal", "volume" : "2" }, "uris" : [ "http://www.mendeley.com/documents/?uuid=4dfd002b-256a-42bd-b01d-f6ad98b1bfbf" ] } ], "mendeley" : { "formattedCitation" : "[9]", "plainTextFormattedCitation" : "[9]", "previouslyFormattedCitation" : "[8]" }, "properties" : { "noteIndex" : 0 }, "schema" : "https://github.com/citation-style-language/schema/raw/master/csl-citation.json" }</w:instrText>
      </w:r>
      <w:r w:rsidR="00FA6C57">
        <w:fldChar w:fldCharType="separate"/>
      </w:r>
      <w:r w:rsidR="00515362" w:rsidRPr="00515362">
        <w:rPr>
          <w:noProof/>
        </w:rPr>
        <w:t>[9]</w:t>
      </w:r>
      <w:ins w:id="89" w:author="Matthew Kay" w:date="2015-09-25T03:03:00Z">
        <w:r w:rsidR="00FA6C57">
          <w:fldChar w:fldCharType="end"/>
        </w:r>
      </w:ins>
      <w:del w:id="90" w:author="Matthew Kay" w:date="2015-09-25T03:05:00Z">
        <w:r w:rsidRPr="0060660C" w:rsidDel="00152A80">
          <w:rPr>
            <w:highlight w:val="yellow"/>
            <w:rPrChange w:id="91" w:author="Matthew Kay" w:date="2015-09-25T02:11:00Z">
              <w:rPr/>
            </w:rPrChange>
          </w:rPr>
          <w:delText>[cite ionnadis?]</w:delText>
        </w:r>
      </w:del>
      <w:r>
        <w:t xml:space="preserve">. To gain more reliable </w:t>
      </w:r>
      <w:del w:id="92" w:author="Matthew Kay" w:date="2015-09-25T02:11:00Z">
        <w:r w:rsidDel="0060660C">
          <w:delText xml:space="preserve">and precise </w:delText>
        </w:r>
      </w:del>
      <w:r>
        <w:t xml:space="preserve">estimates of effects, multiple studies </w:t>
      </w:r>
      <w:del w:id="93" w:author="Matthew Kay" w:date="2015-09-25T02:12:00Z">
        <w:r w:rsidDel="0060660C">
          <w:delText xml:space="preserve">could </w:delText>
        </w:r>
      </w:del>
      <w:ins w:id="94" w:author="Matthew Kay" w:date="2015-09-25T02:12:00Z">
        <w:r w:rsidR="0060660C">
          <w:t xml:space="preserve">can </w:t>
        </w:r>
      </w:ins>
      <w:r>
        <w:t>be aggregated using frequentist meta-analytic techniques</w:t>
      </w:r>
      <w:ins w:id="95" w:author="Matthew Kay" w:date="2015-09-25T02:12:00Z">
        <w:r w:rsidR="0060660C">
          <w:t xml:space="preserve">, which </w:t>
        </w:r>
      </w:ins>
      <w:del w:id="96" w:author="Matthew Kay" w:date="2015-09-25T02:12:00Z">
        <w:r w:rsidDel="0060660C">
          <w:delText>. Such techniques</w:delText>
        </w:r>
      </w:del>
      <w:r>
        <w:t xml:space="preserve"> combine the results from multiple papers to </w:t>
      </w:r>
      <w:ins w:id="97" w:author="Matthew Kay" w:date="2015-09-25T02:12:00Z">
        <w:r w:rsidR="0060660C">
          <w:t xml:space="preserve">obtain more precise estimates of effect sizes (e.g., the difference between two conditions). </w:t>
        </w:r>
      </w:ins>
      <w:del w:id="98" w:author="Matthew Kay" w:date="2015-09-25T02:12:00Z">
        <w:r w:rsidDel="0060660C">
          <w:delText xml:space="preserve">better evaluate claims of interest to the community. </w:delText>
        </w:r>
      </w:del>
      <w:r>
        <w:t>However, our community rarely practices this technique</w:t>
      </w:r>
      <w:del w:id="99" w:author="Matthew Kay" w:date="2015-09-25T02:13:00Z">
        <w:r w:rsidDel="0060660C">
          <w:delText>, as meta-analyses typically combine prior work without contributing new techniques or designs</w:delText>
        </w:r>
      </w:del>
      <w:r>
        <w:t>.</w:t>
      </w:r>
    </w:p>
    <w:p w14:paraId="7CE1635A"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339A20FD" w14:textId="0D9022E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del w:id="100" w:author="Matthew Kay" w:date="2015-09-25T02:13:00Z">
        <w:r w:rsidDel="0060660C">
          <w:delText>Based on the high-level ideal of accruing knowledge across studies, s</w:delText>
        </w:r>
      </w:del>
      <w:ins w:id="101" w:author="Matthew Kay" w:date="2015-09-25T02:13:00Z">
        <w:r w:rsidR="0060660C">
          <w:t>S</w:t>
        </w:r>
      </w:ins>
      <w:r>
        <w:t xml:space="preserve">everal calls for improving knowledge accrual have emerged. Paralleling so-called </w:t>
      </w:r>
      <w:r>
        <w:rPr>
          <w:i/>
        </w:rPr>
        <w:t>replication crises</w:t>
      </w:r>
      <w:r>
        <w:t xml:space="preserve"> in psychology and medicine, movements such as </w:t>
      </w:r>
      <w:proofErr w:type="spellStart"/>
      <w:r>
        <w:t>RepliCHI</w:t>
      </w:r>
      <w:proofErr w:type="spellEnd"/>
      <w:ins w:id="102" w:author="Matthew Kay" w:date="2015-09-25T03:08:00Z">
        <w:r w:rsidR="00152A80">
          <w:t xml:space="preserve"> </w:t>
        </w:r>
        <w:r w:rsidR="00152A80">
          <w:fldChar w:fldCharType="begin" w:fldLock="1"/>
        </w:r>
      </w:ins>
      <w:r w:rsidR="00515362">
        <w:instrText>ADDIN CSL_CITATION { "citationItems" : [ { "id" : "ITEM-1", "itemData" : { "DOI" : "10.1145/1979742.1979491", "author" : [ { "dropping-particle" : "", "family" : "Wilson", "given" : "Max", "non-dropping-particle" : "", "parse-names" : false, "suffix" : "" }, { "dropping-particle" : "", "family" : "Mackay", "given" : "Wendy E.", "non-dropping-particle" : "", "parse-names" : false, "suffix" : "" }, { "dropping-particle" : "", "family" : "Chi", "given" : "Ed", "non-dropping-particle" : "", "parse-names" : false, "suffix" : "" }, { "dropping-particle" : "", "family" : "Bernstein", "given" : "Michael", "non-dropping-particle" : "", "parse-names" : false, "suffix" : "" }, { "dropping-particle" : "", "family" : "Russell", "given" : "Dan", "non-dropping-particle" : "", "parse-names" : false, "suffix" : "" } ], "container-title" : "CHI EA \u201911: Proceedings of the 2011 annual conference extended abstracts on Human factors in computing systems", "id" : "ITEM-1", "issued" : { "date-parts" : [ [ "0" ] ] }, "title" : "RepliCHI - CHI should be replicating and validating results more: discuss", "type" : "article-journal" }, "uris" : [ "http://www.mendeley.com/documents/?uuid=02f6b8cf-eb5d-48de-a8bd-d97c5f24a61a" ] } ], "mendeley" : { "formattedCitation" : "[17]", "plainTextFormattedCitation" : "[17]", "previouslyFormattedCitation" : "[16]" }, "properties" : { "noteIndex" : 0 }, "schema" : "https://github.com/citation-style-language/schema/raw/master/csl-citation.json" }</w:instrText>
      </w:r>
      <w:r w:rsidR="00152A80">
        <w:fldChar w:fldCharType="separate"/>
      </w:r>
      <w:r w:rsidR="00515362" w:rsidRPr="00515362">
        <w:rPr>
          <w:noProof/>
        </w:rPr>
        <w:t>[17]</w:t>
      </w:r>
      <w:ins w:id="103" w:author="Matthew Kay" w:date="2015-09-25T03:08:00Z">
        <w:r w:rsidR="00152A80">
          <w:fldChar w:fldCharType="end"/>
        </w:r>
      </w:ins>
      <w:del w:id="104" w:author="Matthew Kay" w:date="2015-09-25T03:08:00Z">
        <w:r w:rsidDel="00152A80">
          <w:delText xml:space="preserve"> </w:delText>
        </w:r>
        <w:r w:rsidDel="00152A80">
          <w:rPr>
            <w:highlight w:val="yellow"/>
          </w:rPr>
          <w:delText>[]</w:delText>
        </w:r>
      </w:del>
      <w:r>
        <w:t xml:space="preserve"> have called for an increased focus on replication and meta-analysis to effectively accrue quantitative knowledge about the utility and generalizability of the results found in single studies</w:t>
      </w:r>
      <w:del w:id="105" w:author="Matthew Kay" w:date="2015-09-25T02:13:00Z">
        <w:r w:rsidDel="0060660C">
          <w:delText xml:space="preserve"> comparing different system designs</w:delText>
        </w:r>
      </w:del>
      <w:r>
        <w:t>.</w:t>
      </w:r>
      <w:del w:id="106" w:author="Matthew Kay" w:date="2015-09-25T02:14:00Z">
        <w:r w:rsidDel="0060660C">
          <w:delText xml:space="preserve">  </w:delText>
        </w:r>
      </w:del>
      <w:ins w:id="107" w:author="Matthew Kay" w:date="2015-09-25T02:14:00Z">
        <w:r w:rsidR="0060660C">
          <w:t xml:space="preserve"> </w:t>
        </w:r>
      </w:ins>
      <w:r>
        <w:t xml:space="preserve">Others emphasize deeper changes to statistical practice, such as reducing the focus on </w:t>
      </w:r>
      <w:r w:rsidRPr="0060660C">
        <w:rPr>
          <w:i/>
          <w:rPrChange w:id="108" w:author="Matthew Kay" w:date="2015-09-25T02:14:00Z">
            <w:rPr/>
          </w:rPrChange>
        </w:rPr>
        <w:t>p</w:t>
      </w:r>
      <w:r>
        <w:t>-values in favor of effect size estimates and confidence intervals (the "New Statistics"</w:t>
      </w:r>
      <w:ins w:id="109" w:author="Matthew Kay" w:date="2015-09-25T03:16:00Z">
        <w:r w:rsidR="00D44708">
          <w:t xml:space="preserve"> </w:t>
        </w:r>
        <w:r w:rsidR="00D44708">
          <w:fldChar w:fldCharType="begin" w:fldLock="1"/>
        </w:r>
      </w:ins>
      <w:r w:rsidR="00D44708">
        <w:instrText>ADDIN CSL_CITATION { "citationItems" : [ { "id" : "ITEM-1", "itemData" : { "ISSN" : "1467-9280", "abstract" : "We need to make substantial changes to how we conduct research. First, in response to heightened concern that our published research literature is incomplete and untrustworthy, we need new requirements to ensure research integrity. These include prespecification of studies whenever possible, avoidance of selection and other inappropriate data-analytic practices, complete reporting, and encouragement of replication. Second, in response to renewed recognition of the severe flaws of null-hypothesis significance testing (NHST), we need to shift from reliance on NHST to estimation and other preferred techniques. The new statistics refers to recommended practices, including estimation based on effect sizes, confidence intervals, and meta-analysis. The techniques are not new, but adopting them widely would be new for many researchers, as well as highly beneficial. This article explains why the new statistics are important and offers guidance for their use. It describes an eight-step new-statistics strategy for research with integrity, which starts with formulation of research questions in estimation terms, has no place for NHST, and is aimed at building a cumulative quantitative discipline.", "author" : [ { "dropping-particle" : "", "family" : "Cumming", "given" : "Geoff", "non-dropping-particle" : "", "parse-names" : false, "suffix" : "" } ], "container-title" : "Psychological science", "id" : "ITEM-1", "issue" : "1", "issued" : { "date-parts" : [ [ "2014", "1", "12" ] ] }, "page" : "7-29", "title" : "The new statistics: why and how.", "type" : "article-journal", "volume" : "25" }, "uris" : [ "http://www.mendeley.com/documents/?uuid=1edc4f86-dd70-4d02-9743-3e52b9805c56" ] } ], "mendeley" : { "formattedCitation" : "[1]", "plainTextFormattedCitation" : "[1]", "previouslyFormattedCitation" : "[1]" }, "properties" : { "noteIndex" : 0 }, "schema" : "https://github.com/citation-style-language/schema/raw/master/csl-citation.json" }</w:instrText>
      </w:r>
      <w:r w:rsidR="00D44708">
        <w:fldChar w:fldCharType="separate"/>
      </w:r>
      <w:r w:rsidR="00D44708" w:rsidRPr="00D44708">
        <w:rPr>
          <w:noProof/>
        </w:rPr>
        <w:t>[1]</w:t>
      </w:r>
      <w:ins w:id="110" w:author="Matthew Kay" w:date="2015-09-25T03:16:00Z">
        <w:r w:rsidR="00D44708">
          <w:fldChar w:fldCharType="end"/>
        </w:r>
      </w:ins>
      <w:del w:id="111" w:author="Matthew Kay" w:date="2015-09-25T03:16:00Z">
        <w:r w:rsidDel="00D44708">
          <w:delText xml:space="preserve"> </w:delText>
        </w:r>
        <w:r w:rsidDel="00D44708">
          <w:rPr>
            <w:highlight w:val="yellow"/>
          </w:rPr>
          <w:delText>[]</w:delText>
        </w:r>
      </w:del>
      <w:r>
        <w:t xml:space="preserve">; or at CHI, </w:t>
      </w:r>
      <w:proofErr w:type="spellStart"/>
      <w:r>
        <w:t>Kaptein</w:t>
      </w:r>
      <w:proofErr w:type="spellEnd"/>
      <w:r>
        <w:t xml:space="preserve"> &amp; Robertson </w:t>
      </w:r>
      <w:ins w:id="112" w:author="Matthew Kay" w:date="2015-09-25T03:16:00Z">
        <w:r w:rsidR="00D44708">
          <w:fldChar w:fldCharType="begin" w:fldLock="1"/>
        </w:r>
      </w:ins>
      <w:r w:rsidR="00515362">
        <w:instrText>ADDIN CSL_CITATION { "citationItems" : [ { "id" : "ITEM-1", "itemData" : { "author" : [ { "dropping-particle" : "", "family" : "Kaptein", "given" : "Maurits", "non-dropping-particle" : "", "parse-names" : false, "suffix" : "" }, { "dropping-particle" : "", "family" : "Robertson", "given" : "Judy", "non-dropping-particle" : "", "parse-names" : false, "suffix" : "" } ], "container-title" : "Proceedings of the 2012 ACM annual conference on Human Factors in Computing Systems - CHI '12", "id" : "ITEM-1", "issued" : { "date-parts" : [ [ "2012", "5", "5" ] ] }, "page" : "1105", "publisher" : "ACM Press", "publisher-place" : "New York, New York, USA", "title" : "Rethinking statistical analysis methods for CHI", "type" : "paper-conference" }, "uris" : [ "http://www.mendeley.com/documents/?uuid=a7cdecde-012c-4b81-9d27-b1ac6ba76865" ] } ], "mendeley" : { "formattedCitation" : "[10]", "plainTextFormattedCitation" : "[10]", "previouslyFormattedCitation" : "[9]" }, "properties" : { "noteIndex" : 0 }, "schema" : "https://github.com/citation-style-language/schema/raw/master/csl-citation.json" }</w:instrText>
      </w:r>
      <w:r w:rsidR="00D44708">
        <w:fldChar w:fldCharType="separate"/>
      </w:r>
      <w:r w:rsidR="00515362" w:rsidRPr="00515362">
        <w:rPr>
          <w:noProof/>
        </w:rPr>
        <w:t>[10]</w:t>
      </w:r>
      <w:ins w:id="113" w:author="Matthew Kay" w:date="2015-09-25T03:16:00Z">
        <w:r w:rsidR="00D44708">
          <w:fldChar w:fldCharType="end"/>
        </w:r>
        <w:r w:rsidR="00D44708">
          <w:t>)</w:t>
        </w:r>
      </w:ins>
      <w:commentRangeStart w:id="114"/>
      <w:del w:id="115" w:author="Matthew Kay" w:date="2015-09-25T03:16:00Z">
        <w:r w:rsidDel="00D44708">
          <w:delText>[]</w:delText>
        </w:r>
        <w:commentRangeEnd w:id="114"/>
        <w:r w:rsidDel="00D44708">
          <w:commentReference w:id="114"/>
        </w:r>
        <w:r w:rsidDel="00D44708">
          <w:delText>)</w:delText>
        </w:r>
      </w:del>
      <w:r>
        <w:t>, or the abandonment of frequentist null hypothesis significance testing (NHST)</w:t>
      </w:r>
      <w:r>
        <w:rPr>
          <w:vertAlign w:val="superscript"/>
        </w:rPr>
        <w:footnoteReference w:id="1"/>
      </w:r>
      <w:r>
        <w:t xml:space="preserve"> statistics altogether for Bayesian analyses.</w:t>
      </w:r>
    </w:p>
    <w:p w14:paraId="3AF05344" w14:textId="3FE92514"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lastRenderedPageBreak/>
        <w:t xml:space="preserve">All of these suggestions, apart from a Bayesian approach, </w:t>
      </w:r>
      <w:del w:id="118" w:author="Greg Nelson" w:date="2015-09-24T18:05:00Z">
        <w:r w:rsidDel="00C54B4A">
          <w:delText xml:space="preserve">are </w:delText>
        </w:r>
      </w:del>
      <w:r>
        <w:t>logical</w:t>
      </w:r>
      <w:ins w:id="119" w:author="Greg Nelson" w:date="2015-09-24T18:05:00Z">
        <w:r w:rsidR="00C54B4A">
          <w:t>ly</w:t>
        </w:r>
      </w:ins>
      <w:r>
        <w:t xml:space="preserve"> </w:t>
      </w:r>
      <w:del w:id="120" w:author="Greg Nelson" w:date="2015-09-24T18:05:00Z">
        <w:r w:rsidDel="00C54B4A">
          <w:delText xml:space="preserve">extensions </w:delText>
        </w:r>
      </w:del>
      <w:ins w:id="121" w:author="Greg Nelson" w:date="2015-09-24T18:05:00Z">
        <w:r w:rsidR="00C54B4A">
          <w:t>extend</w:t>
        </w:r>
      </w:ins>
      <w:del w:id="122" w:author="Greg Nelson" w:date="2015-09-24T18:05:00Z">
        <w:r w:rsidDel="00C54B4A">
          <w:delText>of</w:delText>
        </w:r>
      </w:del>
      <w:r>
        <w:t xml:space="preserve"> NHST, the dominant statistical approach used in CHI and related fields such as psychology. NHST is a statistical approach that asks if we can reject or fail to reject a </w:t>
      </w:r>
      <w:r>
        <w:rPr>
          <w:i/>
        </w:rPr>
        <w:t xml:space="preserve">null hypothesis </w:t>
      </w:r>
      <w:r>
        <w:t xml:space="preserve">that there is no effect. A common use of NHST in CHI is to compare a novel system to a control system and, if a </w:t>
      </w:r>
      <w:r>
        <w:rPr>
          <w:i/>
        </w:rPr>
        <w:t>p</w:t>
      </w:r>
      <w:r>
        <w:t xml:space="preserve">-value is found to be below the customary target of .05, then the new system is deemed to be an improvement, as this </w:t>
      </w:r>
      <w:r>
        <w:rPr>
          <w:i/>
        </w:rPr>
        <w:t>p</w:t>
      </w:r>
      <w:r>
        <w:t>-value suggests that the observed difference is not due to chance: we can reject the null hypothesis of no difference.</w:t>
      </w:r>
    </w:p>
    <w:p w14:paraId="30B72AE0" w14:textId="19AE5862"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However, getting a p-value less than .05 can still happen even when there is no true difference. Replication and meta-analysis allow us to reduce this error in NHST (e.g., probability of falsely rejecting the null hypothesis) by combining the results of many studies of the same phenomenon. However, this requires at least one additional study to be conducted and published (the meta-analysis), necessitating new top-down incentives for conducting and publishing meta-analysis in CHI. By contrast, Bayesian analysis allows us to incorporate the prior knowledge from other studies of the same and similar phenomena into a paper’s quantitative analysis. A series of papers analyzing novel contributions thus inherently accrues knowledge and bypasses the need for publishing separate meta-analyses. This allows us to increase the precision </w:t>
      </w:r>
      <w:ins w:id="123" w:author="Matthew Kay" w:date="2015-09-25T02:16:00Z">
        <w:r w:rsidR="0060660C">
          <w:t xml:space="preserve">of </w:t>
        </w:r>
      </w:ins>
      <w:del w:id="124" w:author="Matthew Kay" w:date="2015-09-25T02:16:00Z">
        <w:r w:rsidDel="0060660C">
          <w:delText xml:space="preserve">and accuracy of </w:delText>
        </w:r>
      </w:del>
      <w:r>
        <w:t xml:space="preserve">knowledge from the bottom up, within the existing publishing incentives of the field. </w:t>
      </w:r>
    </w:p>
    <w:p w14:paraId="7DF49EAD"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We consider the choice of statistical tools to be a user-centered design problem, with researchers as the users. Insisting that we </w:t>
      </w:r>
      <w:r>
        <w:rPr>
          <w:i/>
        </w:rPr>
        <w:t>should</w:t>
      </w:r>
      <w:r>
        <w:t xml:space="preserve"> conduct meta-analysis without changing the incentives or the tools amounts to blaming the users instead of the tools. Instead, we propose changing the tools --- from frequentist statistics to Bayesian statistics --- in order to make quantitative accrual of knowledge easy (and even preferable!) within the existing publishing incentives of CHI. It is not researchers, but the statistical tools they have been given, that currently prevents this: Bayesian statistics are user-centered statistics.</w:t>
      </w:r>
    </w:p>
    <w:p w14:paraId="2C7841BE" w14:textId="437EEC2B" w:rsidR="0002541C" w:rsidDel="004110D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125" w:author="Matthew Kay" w:date="2015-09-25T02:19:00Z"/>
        </w:rPr>
      </w:pPr>
      <w:commentRangeStart w:id="126"/>
      <w:r>
        <w:t>In</w:t>
      </w:r>
      <w:commentRangeEnd w:id="126"/>
      <w:r w:rsidR="0060660C">
        <w:rPr>
          <w:rStyle w:val="CommentReference"/>
        </w:rPr>
        <w:commentReference w:id="126"/>
      </w:r>
      <w:r>
        <w:t xml:space="preserve"> the rest of this paper, we first </w:t>
      </w:r>
      <w:ins w:id="127" w:author="Matthew Kay" w:date="2015-09-25T02:17:00Z">
        <w:r w:rsidR="0060660C">
          <w:t xml:space="preserve">give some background on replication and meta-analysis, and briefly compare Bayesian and frequentist approaches to statistics. </w:t>
        </w:r>
      </w:ins>
      <w:del w:id="128" w:author="Matthew Kay" w:date="2015-09-25T02:19:00Z">
        <w:r w:rsidDel="004110D7">
          <w:delText xml:space="preserve">outline why Bayesian statistical approaches are more appropriate for the CHI community than NHST. We demonstrate that Bayesian analysis better matches the CHI community’s needs because it aligns better with the actual questions the CHI community asks, gives answers that are more useful (e.g., not just </w:delText>
        </w:r>
        <w:r w:rsidDel="004110D7">
          <w:rPr>
            <w:i/>
          </w:rPr>
          <w:delText xml:space="preserve">if </w:delText>
        </w:r>
        <w:r w:rsidDel="004110D7">
          <w:delText xml:space="preserve">something is better but the magnitude and precision of that difference based on current best knowledge), and provides a mechanism for knowledge accrual that does not require a meta-analysis (thus fitting better with the incentive structure at CHI). </w:delText>
        </w:r>
      </w:del>
    </w:p>
    <w:p w14:paraId="4BC7CE56" w14:textId="5CBE58B9"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We then examine a subset of the HCI literature in the ACM digital library in order to assess the current state of meta-analyses in the field and establish that current incentives do not encourage meta-analyses, especially at the most prestigious venues. We then run several sequences of simulated experiments, representing hypothetical experiments run for separate publications, using a realistic </w:t>
      </w:r>
      <w:del w:id="129" w:author="Matthew Kay" w:date="2015-09-25T02:19:00Z">
        <w:r w:rsidDel="004110D7">
          <w:delText xml:space="preserve">range of </w:delText>
        </w:r>
      </w:del>
      <w:r>
        <w:t>effect size</w:t>
      </w:r>
      <w:ins w:id="130" w:author="Matthew Kay" w:date="2015-09-25T02:19:00Z">
        <w:r w:rsidR="004110D7">
          <w:t xml:space="preserve"> drawn from </w:t>
        </w:r>
      </w:ins>
      <w:del w:id="131" w:author="Matthew Kay" w:date="2015-09-25T02:19:00Z">
        <w:r w:rsidDel="004110D7">
          <w:delText xml:space="preserve">s from our survey of </w:delText>
        </w:r>
      </w:del>
      <w:ins w:id="132" w:author="Matthew Kay" w:date="2015-09-25T02:19:00Z">
        <w:r w:rsidR="004110D7">
          <w:t xml:space="preserve">an </w:t>
        </w:r>
      </w:ins>
      <w:r>
        <w:t>existing meta-analys</w:t>
      </w:r>
      <w:ins w:id="133" w:author="Matthew Kay" w:date="2015-09-25T02:20:00Z">
        <w:r w:rsidR="004110D7">
          <w:t>i</w:t>
        </w:r>
      </w:ins>
      <w:del w:id="134" w:author="Matthew Kay" w:date="2015-09-25T02:20:00Z">
        <w:r w:rsidDel="004110D7">
          <w:delText>e</w:delText>
        </w:r>
      </w:del>
      <w:r>
        <w:t xml:space="preserve">s. We then contrast two hypothetical publication worlds: one in which the simulated experiments were each analyzed in a traditional (NHST) manner (as would </w:t>
      </w:r>
      <w:r>
        <w:lastRenderedPageBreak/>
        <w:t>occur now), and one in which they were analyzed using Bayesian techniques. We demonstrate:</w:t>
      </w:r>
    </w:p>
    <w:p w14:paraId="7CF80112" w14:textId="0366B0F4" w:rsidR="0002541C" w:rsidRDefault="0002541C" w:rsidP="0002541C">
      <w:pPr>
        <w:pStyle w:val="ListNumber"/>
      </w:pPr>
      <w:r>
        <w:rPr>
          <w:b/>
        </w:rPr>
        <w:t>The current state of quantitative knowledge accrual in HCI is poor</w:t>
      </w:r>
      <w:r>
        <w:t xml:space="preserve">. Through an examination of publications in the ACM digital library, </w:t>
      </w:r>
      <w:ins w:id="135" w:author="Matthew Kay" w:date="2015-09-25T02:20:00Z">
        <w:r w:rsidR="004110D7">
          <w:t>we demonstrate that little meta-an</w:t>
        </w:r>
      </w:ins>
      <w:ins w:id="136" w:author="Matthew Kay" w:date="2015-09-25T02:21:00Z">
        <w:r w:rsidR="004110D7">
          <w:t>a</w:t>
        </w:r>
      </w:ins>
      <w:ins w:id="137" w:author="Matthew Kay" w:date="2015-09-25T02:20:00Z">
        <w:r w:rsidR="004110D7">
          <w:t>lysis is conducted in the community.</w:t>
        </w:r>
      </w:ins>
      <w:del w:id="138" w:author="Matthew Kay" w:date="2015-09-25T02:21:00Z">
        <w:r w:rsidDel="004110D7">
          <w:delText>we demonstrate that the ratio of meta-analyses to primary research is very low.</w:delText>
        </w:r>
      </w:del>
      <w:r>
        <w:t xml:space="preserve"> </w:t>
      </w:r>
    </w:p>
    <w:p w14:paraId="391550E9" w14:textId="2264BA1F" w:rsidR="0002541C" w:rsidRDefault="0002541C" w:rsidP="0002541C">
      <w:pPr>
        <w:pStyle w:val="ListNumber"/>
      </w:pPr>
      <w:r>
        <w:t xml:space="preserve">Bayesian analysis </w:t>
      </w:r>
      <w:r>
        <w:rPr>
          <w:b/>
        </w:rPr>
        <w:t>provides more precise estimates of previously-studied conditions in each successive study</w:t>
      </w:r>
      <w:r>
        <w:t>. The frequentist approach only increases the precision of effect sizes in a new study if that study has a larger sample size or when a meta-analysis is conducted. In contrast, the Bayesian approach uses prior knowledge to increase the precision of effect sizes for known conditions in each successive study, without requiring a meta-analysis to be conducted (which is anyway unlikely to be done at CHI).</w:t>
      </w:r>
    </w:p>
    <w:p w14:paraId="50C20631" w14:textId="1A28D758" w:rsidR="0002541C" w:rsidRDefault="0002541C" w:rsidP="0002541C">
      <w:pPr>
        <w:pStyle w:val="ListNumber"/>
      </w:pPr>
      <w:r>
        <w:t xml:space="preserve">Bayesian analysis </w:t>
      </w:r>
      <w:r>
        <w:rPr>
          <w:b/>
        </w:rPr>
        <w:t>allows more precise comparison of novel conditions against known conditions</w:t>
      </w:r>
      <w:r>
        <w:t>. By giving more precise estimates of effects of previously-studied conditions, Bayesian analysis also increases the precision of estimated differences between existing and novel conditions</w:t>
      </w:r>
      <w:ins w:id="139" w:author="Matthew Kay" w:date="2015-09-25T02:21:00Z">
        <w:r w:rsidR="004110D7">
          <w:t>, an important consideration for statistical practice at CHI.</w:t>
        </w:r>
      </w:ins>
      <w:del w:id="140" w:author="Matthew Kay" w:date="2015-09-25T02:21:00Z">
        <w:r w:rsidDel="004110D7">
          <w:delText>.</w:delText>
        </w:r>
      </w:del>
    </w:p>
    <w:p w14:paraId="12D65020" w14:textId="3474330E" w:rsidR="0002541C" w:rsidRDefault="0002541C" w:rsidP="0002541C">
      <w:pPr>
        <w:pStyle w:val="ListNumber"/>
      </w:pPr>
      <w:r>
        <w:t xml:space="preserve">Bayesian analysis </w:t>
      </w:r>
      <w:r>
        <w:rPr>
          <w:b/>
        </w:rPr>
        <w:t>facilitates quantitative knowledge accrual within CHI's existing publishing incentives</w:t>
      </w:r>
      <w:r>
        <w:t xml:space="preserve">. Unlike frequentist analysis, Bayesian analysis can accrue knowledge within individual studies without </w:t>
      </w:r>
      <w:ins w:id="141" w:author="Matthew Kay" w:date="2015-09-25T02:23:00Z">
        <w:r w:rsidR="004110D7">
          <w:t xml:space="preserve">new </w:t>
        </w:r>
      </w:ins>
      <w:r>
        <w:t>top-down incentives for the publication of meta</w:t>
      </w:r>
      <w:ins w:id="142" w:author="Greg Nelson" w:date="2015-09-24T18:08:00Z">
        <w:r w:rsidR="00C54B4A">
          <w:t>-</w:t>
        </w:r>
      </w:ins>
      <w:del w:id="143" w:author="Greg Nelson" w:date="2015-09-24T18:08:00Z">
        <w:r w:rsidDel="00C54B4A">
          <w:delText xml:space="preserve"> </w:delText>
        </w:r>
      </w:del>
      <w:r>
        <w:t xml:space="preserve">analyses, </w:t>
      </w:r>
      <w:del w:id="144" w:author="Matthew Kay" w:date="2015-09-25T02:23:00Z">
        <w:r w:rsidDel="004110D7">
          <w:delText xml:space="preserve">addressing the low ratio of meta-analyses to primary research by </w:delText>
        </w:r>
      </w:del>
      <w:r>
        <w:t>shifting knowledge accrual into original papers.</w:t>
      </w:r>
    </w:p>
    <w:p w14:paraId="42CC9625" w14:textId="085E3140" w:rsidR="0002541C" w:rsidRDefault="0002541C" w:rsidP="0002541C">
      <w:pPr>
        <w:pStyle w:val="ListNumber"/>
      </w:pPr>
      <w:r>
        <w:t xml:space="preserve">Bayesian analysis </w:t>
      </w:r>
      <w:r>
        <w:rPr>
          <w:b/>
        </w:rPr>
        <w:t>draws more reasonable conclusions from small-</w:t>
      </w:r>
      <w:r>
        <w:rPr>
          <w:b/>
          <w:i/>
        </w:rPr>
        <w:t>n</w:t>
      </w:r>
      <w:r>
        <w:rPr>
          <w:b/>
        </w:rPr>
        <w:t xml:space="preserve"> studies</w:t>
      </w:r>
      <w:r>
        <w:t>. Bayesian analysis allows more principled estimates from small-sample studies of novel techniques by incorporating prior knowledge, and makes better use of prior knowledge so that researchers need not spend limited resources on larger studies to increase precision. This makes it particularly attractive to design and engineering researchers running small studies on novel technology.</w:t>
      </w:r>
    </w:p>
    <w:p w14:paraId="7E7EE7CF" w14:textId="77777777"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Background and Motivation</w:t>
      </w:r>
    </w:p>
    <w:p w14:paraId="658FF75E"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In this section we first discuss the current state of meta-analysis and replication at CHI and how it is dictated by the community’s publication incentives. We then introduce the basics of Bayesian analysis as compared to frequentist NHST.</w:t>
      </w:r>
    </w:p>
    <w:p w14:paraId="5F11C510" w14:textId="77777777"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145" w:name="h.kv1uh69wjcno" w:colFirst="0" w:colLast="0"/>
      <w:bookmarkEnd w:id="145"/>
      <w:r>
        <w:t>Replication and meta-analysis in CHI</w:t>
      </w:r>
    </w:p>
    <w:p w14:paraId="47C1D094" w14:textId="6AB4C538"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The statistical tools researchers in CHI have do not </w:t>
      </w:r>
      <w:commentRangeStart w:id="146"/>
      <w:commentRangeStart w:id="147"/>
      <w:r>
        <w:t>currently help them effectively</w:t>
      </w:r>
      <w:commentRangeEnd w:id="146"/>
      <w:r>
        <w:commentReference w:id="146"/>
      </w:r>
      <w:commentRangeEnd w:id="147"/>
      <w:r>
        <w:commentReference w:id="147"/>
      </w:r>
      <w:r>
        <w:t xml:space="preserve"> accrue knowledge from one study to the next, even when the variations in design of novel systems are often informed by previous </w:t>
      </w:r>
      <w:commentRangeStart w:id="148"/>
      <w:r>
        <w:t>work</w:t>
      </w:r>
      <w:commentRangeEnd w:id="148"/>
      <w:r>
        <w:commentReference w:id="148"/>
      </w:r>
      <w:r>
        <w:t>. The classic strategy for knowledge accrual of a series of NHST studies, even in CHI, is brief literature reviews conducted often in the related work section of a CHI paper, that implicitly use</w:t>
      </w:r>
      <w:del w:id="149" w:author="Greg Nelson" w:date="2015-09-24T18:09:00Z">
        <w:r w:rsidDel="00C54B4A">
          <w:delText>s</w:delText>
        </w:r>
      </w:del>
      <w:r>
        <w:t xml:space="preserve"> </w:t>
      </w:r>
      <w:r>
        <w:lastRenderedPageBreak/>
        <w:t xml:space="preserve">the </w:t>
      </w:r>
      <w:r>
        <w:rPr>
          <w:i/>
        </w:rPr>
        <w:t>vote-counting</w:t>
      </w:r>
      <w:r>
        <w:t xml:space="preserve"> method of knowledge accumulation</w:t>
      </w:r>
      <w:ins w:id="150" w:author="Matthew Kay" w:date="2015-09-25T03:50:00Z">
        <w:r w:rsidR="00515362">
          <w:t xml:space="preserve"> </w:t>
        </w:r>
        <w:r w:rsidR="00515362">
          <w:fldChar w:fldCharType="begin" w:fldLock="1"/>
        </w:r>
      </w:ins>
      <w:r w:rsidR="00515362">
        <w:instrText>ADDIN CSL_CITATION { "citationItems" : [ { "id" : "ITEM-1", "itemData" : { "abstract" : "Reviews of research usually rely on counts of the number of times the treatment group mean exceeds the control group mean by an amount that is statistically significant. The treatment is said to have a positive effect if the proportion of such positive significant results is large. This procedure is shown to have extremely low power for the combination of treatment-effect sizes and sample sizes usually found in social science research. Surprisingly, the power of this procedure decreases as the number of studies reviewed increases. Three alternative counting procedures that permit estimation of the standardized mean difference between treatment and control groups (effect size) are described. Methods for obtaining confidence intervals for the effect size are also presented. For 1 procedure, the effect size can be estimated even when the sample consists only of studies that have statistically significant results. (7 ref)", "author" : [ { "dropping-particle" : "V.", "family" : "Hedges", "given" : "Larry", "non-dropping-particle" : "", "parse-names" : false, "suffix" : "" }, { "dropping-particle" : "", "family" : "Olkin", "given" : "Ingram", "non-dropping-particle" : "", "parse-names" : false, "suffix" : "" } ], "container-title" : "Psychological Bulletin", "id" : "ITEM-1", "issue" : "2", "issued" : { "date-parts" : [ [ "1980" ] ] }, "page" : "359-369", "title" : "Vote-counting methods in research synthesis.", "type" : "article-journal", "volume" : "88" }, "uris" : [ "http://www.mendeley.com/documents/?uuid=ff1511a4-dbca-4495-b16a-4763b1b4c66a" ] } ], "mendeley" : { "formattedCitation" : "[7]", "plainTextFormattedCitation" : "[7]" }, "properties" : { "noteIndex" : 0 }, "schema" : "https://github.com/citation-style-language/schema/raw/master/csl-citation.json" }</w:instrText>
      </w:r>
      <w:r w:rsidR="00515362">
        <w:fldChar w:fldCharType="separate"/>
      </w:r>
      <w:r w:rsidR="00515362" w:rsidRPr="00515362">
        <w:rPr>
          <w:noProof/>
        </w:rPr>
        <w:t>[7]</w:t>
      </w:r>
      <w:ins w:id="151" w:author="Matthew Kay" w:date="2015-09-25T03:50:00Z">
        <w:r w:rsidR="00515362">
          <w:fldChar w:fldCharType="end"/>
        </w:r>
      </w:ins>
      <w:r>
        <w:t xml:space="preserve">. In this method, the number of significant and non-significant findings are counted up to infer if an effect is true or not (e.g., three studies found a significant effect, four did not, therefore this strategy is likely not effective).  There are many problems with this approach, particularly when a field utilizes small sample sizes to estimate statistical significance via </w:t>
      </w:r>
      <w:r>
        <w:rPr>
          <w:i/>
        </w:rPr>
        <w:t>p</w:t>
      </w:r>
      <w:r>
        <w:t xml:space="preserve">-values less than .05; in particular, many of these significant differences are likely due to chance </w:t>
      </w:r>
      <w:ins w:id="152" w:author="Matthew Kay" w:date="2015-09-25T03:11:00Z">
        <w:r w:rsidR="00152A80" w:rsidRPr="00152A80">
          <w:rPr>
            <w:rPrChange w:id="153" w:author="Matthew Kay" w:date="2015-09-25T03:11:00Z">
              <w:rPr>
                <w:highlight w:val="yellow"/>
              </w:rPr>
            </w:rPrChange>
          </w:rPr>
          <w:fldChar w:fldCharType="begin" w:fldLock="1"/>
        </w:r>
      </w:ins>
      <w:r w:rsidR="00515362">
        <w:instrText>ADDIN CSL_CITATION { "citationItems" : [ { "id" : "ITEM-1", "itemData" : { "ISSN" : "1549-1676", "abstract" : "There is increasing concern that most current published research findings are false. The probability that a research claim is true may depend on study power and bias, the number of other studies on the same question, and, importantly, the ratio of true to no relationships among the relationships probed in each scientific field. In this framework, a research finding is less likely to be true when the studies conducted in a field are smaller; when effect sizes are smaller; when there is a greater number and lesser preselection of tested relationships; where there is greater flexibility in designs, definitions, outcomes, and analytical modes; when there is greater financial and other interest and prejudice; and when more teams are involved in a scientific field in chase of statistical significance. Simulations show that for most study designs and settings, it is more likely for a research claim to be false than true. Moreover, for many current scientific fields, claimed research findings may often be simply accurate measures of the prevailing bias. In this essay, I discuss the implications of these problems for the conduct and interpretation of research.", "author" : [ { "dropping-particle" : "", "family" : "Ioannidis", "given" : "John P A", "non-dropping-particle" : "", "parse-names" : false, "suffix" : "" } ], "container-title" : "PLoS medicine", "id" : "ITEM-1", "issue" : "8", "issued" : { "date-parts" : [ [ "2005", "8", "30" ] ] }, "page" : "e124", "publisher" : "Public Library of Science", "title" : "Why most published research findings are false.", "type" : "article-journal", "volume" : "2" }, "uris" : [ "http://www.mendeley.com/documents/?uuid=4dfd002b-256a-42bd-b01d-f6ad98b1bfbf" ] } ], "mendeley" : { "formattedCitation" : "[9]", "plainTextFormattedCitation" : "[9]", "previouslyFormattedCitation" : "[8]" }, "properties" : { "noteIndex" : 0 }, "schema" : "https://github.com/citation-style-language/schema/raw/master/csl-citation.json" }</w:instrText>
      </w:r>
      <w:r w:rsidR="00152A80" w:rsidRPr="00152A80">
        <w:rPr>
          <w:rPrChange w:id="154" w:author="Matthew Kay" w:date="2015-09-25T03:11:00Z">
            <w:rPr>
              <w:highlight w:val="yellow"/>
            </w:rPr>
          </w:rPrChange>
        </w:rPr>
        <w:fldChar w:fldCharType="separate"/>
      </w:r>
      <w:r w:rsidR="00515362" w:rsidRPr="00515362">
        <w:rPr>
          <w:noProof/>
        </w:rPr>
        <w:t>[9]</w:t>
      </w:r>
      <w:ins w:id="155" w:author="Matthew Kay" w:date="2015-09-25T03:11:00Z">
        <w:r w:rsidR="00152A80" w:rsidRPr="00152A80">
          <w:rPr>
            <w:rPrChange w:id="156" w:author="Matthew Kay" w:date="2015-09-25T03:11:00Z">
              <w:rPr>
                <w:highlight w:val="yellow"/>
              </w:rPr>
            </w:rPrChange>
          </w:rPr>
          <w:fldChar w:fldCharType="end"/>
        </w:r>
      </w:ins>
      <w:del w:id="157" w:author="Matthew Kay" w:date="2015-09-25T03:11:00Z">
        <w:r w:rsidDel="00152A80">
          <w:rPr>
            <w:highlight w:val="yellow"/>
          </w:rPr>
          <w:delText>[]</w:delText>
        </w:r>
      </w:del>
      <w:r>
        <w:t>.</w:t>
      </w:r>
    </w:p>
    <w:p w14:paraId="716B8877" w14:textId="33D2EC3F"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A step towards better knowledge accrual is via the use of meta-analyses, where the focus is not on the statistical significance of any single study, but instead on combining the results from many studies to estimate the </w:t>
      </w:r>
      <w:r>
        <w:rPr>
          <w:i/>
        </w:rPr>
        <w:t>effect size</w:t>
      </w:r>
      <w:r>
        <w:t xml:space="preserve"> (e.g., this system designed for encouraging exercise results in 1,000 more steps per day compared to control) and the confidence in that effect (i.e., that 1,000 step increase could feasibly be as low as 100 steps or as high as 1,900 steps). This strategy relies somewhat on increasing the incentives for replication in the literature, an approach currently advanced by </w:t>
      </w:r>
      <w:proofErr w:type="spellStart"/>
      <w:r>
        <w:t>RepliCHI</w:t>
      </w:r>
      <w:proofErr w:type="spellEnd"/>
      <w:r>
        <w:t xml:space="preserve"> </w:t>
      </w:r>
      <w:ins w:id="158" w:author="Matthew Kay" w:date="2015-09-25T03:11:00Z">
        <w:r w:rsidR="00152A80">
          <w:fldChar w:fldCharType="begin" w:fldLock="1"/>
        </w:r>
      </w:ins>
      <w:r w:rsidR="00515362">
        <w:instrText>ADDIN CSL_CITATION { "citationItems" : [ { "id" : "ITEM-1", "itemData" : { "DOI" : "10.1145/1979742.1979491", "author" : [ { "dropping-particle" : "", "family" : "Wilson", "given" : "Max", "non-dropping-particle" : "", "parse-names" : false, "suffix" : "" }, { "dropping-particle" : "", "family" : "Mackay", "given" : "Wendy E.", "non-dropping-particle" : "", "parse-names" : false, "suffix" : "" }, { "dropping-particle" : "", "family" : "Chi", "given" : "Ed", "non-dropping-particle" : "", "parse-names" : false, "suffix" : "" }, { "dropping-particle" : "", "family" : "Bernstein", "given" : "Michael", "non-dropping-particle" : "", "parse-names" : false, "suffix" : "" }, { "dropping-particle" : "", "family" : "Russell", "given" : "Dan", "non-dropping-particle" : "", "parse-names" : false, "suffix" : "" } ], "container-title" : "CHI EA \u201911: Proceedings of the 2011 annual conference extended abstracts on Human factors in computing systems", "id" : "ITEM-1", "issued" : { "date-parts" : [ [ "0" ] ] }, "title" : "RepliCHI - CHI should be replicating and validating results more: discuss", "type" : "article-journal" }, "uris" : [ "http://www.mendeley.com/documents/?uuid=02f6b8cf-eb5d-48de-a8bd-d97c5f24a61a" ] } ], "mendeley" : { "formattedCitation" : "[17]", "plainTextFormattedCitation" : "[17]", "previouslyFormattedCitation" : "[16]" }, "properties" : { "noteIndex" : 0 }, "schema" : "https://github.com/citation-style-language/schema/raw/master/csl-citation.json" }</w:instrText>
      </w:r>
      <w:r w:rsidR="00152A80">
        <w:fldChar w:fldCharType="separate"/>
      </w:r>
      <w:r w:rsidR="00515362" w:rsidRPr="00515362">
        <w:rPr>
          <w:noProof/>
        </w:rPr>
        <w:t>[17]</w:t>
      </w:r>
      <w:ins w:id="159" w:author="Matthew Kay" w:date="2015-09-25T03:11:00Z">
        <w:r w:rsidR="00152A80">
          <w:fldChar w:fldCharType="end"/>
        </w:r>
      </w:ins>
      <w:del w:id="160" w:author="Matthew Kay" w:date="2015-09-25T03:11:00Z">
        <w:r w:rsidDel="00152A80">
          <w:rPr>
            <w:highlight w:val="yellow"/>
          </w:rPr>
          <w:delText>[]</w:delText>
        </w:r>
      </w:del>
      <w:r>
        <w:t>. While encouraging more standalone replication studies and meta-analyses is useful for supporting knowledge accrual, we argue that it has difficulty fitting into CHI culture and the incentives for publishing novel findings. As we will show later, there is little meta-analysis currently being conducted in the community, supporting our intuition.</w:t>
      </w:r>
    </w:p>
    <w:p w14:paraId="455F411B" w14:textId="77777777"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161" w:name="h.fi0b62oy54m" w:colFirst="0" w:colLast="0"/>
      <w:bookmarkEnd w:id="161"/>
      <w:r>
        <w:t>Bayesian statistics versus frequentist statistics</w:t>
      </w:r>
    </w:p>
    <w:p w14:paraId="725176A8" w14:textId="49062AF6"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Interpretations of frequentist statistics are a common source of errors amongst practicing researchers. The focus on p-values and significance testing amounts to insisting that users should learn how to interpret the conceptual double-negative that is a </w:t>
      </w:r>
      <w:r>
        <w:rPr>
          <w:i/>
        </w:rPr>
        <w:t>p</w:t>
      </w:r>
      <w:r>
        <w:t xml:space="preserve"> value, rather than interpreting results as evidence for a hypothesis</w:t>
      </w:r>
      <w:ins w:id="162" w:author="Matthew Kay" w:date="2015-09-25T03:17:00Z">
        <w:r w:rsidR="00D44708">
          <w:t>—</w:t>
        </w:r>
      </w:ins>
      <w:del w:id="163" w:author="Matthew Kay" w:date="2015-09-25T03:17:00Z">
        <w:r w:rsidDel="00D44708">
          <w:delText xml:space="preserve"> --- </w:delText>
        </w:r>
      </w:del>
      <w:r>
        <w:t>an interpretation only valid within a Bayesian framework</w:t>
      </w:r>
      <w:ins w:id="164" w:author="Matthew Kay" w:date="2015-09-25T03:17:00Z">
        <w:r w:rsidR="00D44708">
          <w:t xml:space="preserve"> </w:t>
        </w:r>
      </w:ins>
      <w:ins w:id="165" w:author="Matthew Kay" w:date="2015-09-25T03:18:00Z">
        <w:r w:rsidR="00D44708">
          <w:fldChar w:fldCharType="begin" w:fldLock="1"/>
        </w:r>
      </w:ins>
      <w:r w:rsidR="00515362">
        <w:instrText>ADDIN CSL_CITATION { "citationItems" : [ { "id" : "ITEM-1", "itemData" : { "DOI" : "10.1002/wcs.72", "ISSN" : "19395078", "author" : [ { "dropping-particle" : "", "family" : "Kruschke", "given" : "John K.", "non-dropping-particle" : "", "parse-names" : false, "suffix" : "" } ], "container-title" : "Wiley Interdisciplinary Reviews: Cognitive Science", "id" : "ITEM-1", "issue" : "5", "issued" : { "date-parts" : [ [ "2010", "4", "28" ] ] }, "page" : "658-676", "title" : "Bayesian data analysis", "type" : "article-journal", "volume" : "1" }, "uris" : [ "http://www.mendeley.com/documents/?uuid=6122c521-21ef-4c07-9d3d-922c2a4e761d" ] } ], "mendeley" : { "formattedCitation" : "[12]", "plainTextFormattedCitation" : "[12]", "previouslyFormattedCitation" : "[11]" }, "properties" : { "noteIndex" : 0 }, "schema" : "https://github.com/citation-style-language/schema/raw/master/csl-citation.json" }</w:instrText>
      </w:r>
      <w:r w:rsidR="00D44708">
        <w:fldChar w:fldCharType="separate"/>
      </w:r>
      <w:r w:rsidR="00515362" w:rsidRPr="00515362">
        <w:rPr>
          <w:noProof/>
        </w:rPr>
        <w:t>[12]</w:t>
      </w:r>
      <w:ins w:id="166" w:author="Matthew Kay" w:date="2015-09-25T03:18:00Z">
        <w:r w:rsidR="00D44708">
          <w:fldChar w:fldCharType="end"/>
        </w:r>
      </w:ins>
      <w:r>
        <w:t xml:space="preserve">. Even switching to confidence intervals from </w:t>
      </w:r>
      <w:r>
        <w:rPr>
          <w:i/>
        </w:rPr>
        <w:t xml:space="preserve">p </w:t>
      </w:r>
      <w:r>
        <w:t>values does not solve this problem, as a 95% confidence interval cannot be interpreted as an interval containing the parameter 95% of the time</w:t>
      </w:r>
      <w:ins w:id="167" w:author="Matthew Kay" w:date="2015-09-25T03:12:00Z">
        <w:r w:rsidR="00152A80">
          <w:t xml:space="preserve"> </w:t>
        </w:r>
      </w:ins>
      <w:ins w:id="168" w:author="Matthew Kay" w:date="2015-09-25T03:15:00Z">
        <w:r w:rsidR="00D44708">
          <w:fldChar w:fldCharType="begin" w:fldLock="1"/>
        </w:r>
      </w:ins>
      <w:r w:rsidR="00515362">
        <w:instrText>ADDIN CSL_CITATION { "citationItems" : [ { "id" : "ITEM-1", "itemData" : { "ISSN" : "1069-9384", "abstract" : "Null hypothesis significance testing (NHST) is undoubtedly the most common inferential technique used to justify claims in the social sciences. However, even staunch defenders of NHST agree that its outcomes are often misinterpreted. Confidence intervals (CIs) have frequently been proposed as a more useful alternative to NHST, and their use is strongly encouraged in the APA Manual. Nevertheless, little is known about how researchers interpret CIs. In this study, 120 researchers and 442 students-all in the field of psychology-were asked to assess the truth value of six particular statements involving different interpretations of a CI. Although all six statements were false, both researchers and students endorsed, on average, more than three statements, indicating a gross misunderstanding of CIs. Self-declared experience with statistics was not related to researchers' performance, and, even more surprisingly, researchers hardly outperformed the students, even though the students had not received any education on statistical inference whatsoever. Our findings suggest that many researchers do not know the correct interpretation of a CI. The misunderstandings surrounding p-values and CIs are particularly unfortunate because they constitute the main tools by which psychologists draw conclusions from data.", "author" : [ { "dropping-particle" : "", "family" : "Hoekstra", "given" : "Rink", "non-dropping-particle" : "", "parse-names" : false, "suffix" : "" }, { "dropping-particle" : "", "family" : "Morey", "given" : "Richard D.", "non-dropping-particle" : "", "parse-names" : false, "suffix" : "" }, { "dropping-particle" : "", "family" : "Rouder", "given" : "Jeffrey N.", "non-dropping-particle" : "", "parse-names" : false, "suffix" : "" }, { "dropping-particle" : "", "family" : "Wagenmakers", "given" : "Eric-Jan", "non-dropping-particle" : "", "parse-names" : false, "suffix" : "" } ], "container-title" : "Psychonomic Bulletin &amp; Review", "id" : "ITEM-1", "issue" : "5", "issued" : { "date-parts" : [ [ "2014", "1", "14" ] ] }, "page" : "1157-1164", "title" : "Robust misinterpretation of confidence intervals", "type" : "article-journal", "volume" : "21" }, "uris" : [ "http://www.mendeley.com/documents/?uuid=625e146c-199f-42db-ae0f-c74dad5e8799" ] } ], "mendeley" : { "formattedCitation" : "[8]", "plainTextFormattedCitation" : "[8]", "previouslyFormattedCitation" : "[7]" }, "properties" : { "noteIndex" : 0 }, "schema" : "https://github.com/citation-style-language/schema/raw/master/csl-citation.json" }</w:instrText>
      </w:r>
      <w:r w:rsidR="00D44708">
        <w:fldChar w:fldCharType="separate"/>
      </w:r>
      <w:r w:rsidR="00515362" w:rsidRPr="00515362">
        <w:rPr>
          <w:noProof/>
        </w:rPr>
        <w:t>[8]</w:t>
      </w:r>
      <w:ins w:id="169" w:author="Matthew Kay" w:date="2015-09-25T03:15:00Z">
        <w:r w:rsidR="00D44708">
          <w:fldChar w:fldCharType="end"/>
        </w:r>
      </w:ins>
      <w:del w:id="170" w:author="Matthew Kay" w:date="2015-09-25T03:15:00Z">
        <w:r w:rsidDel="00D44708">
          <w:delText xml:space="preserve"> </w:delText>
        </w:r>
        <w:r w:rsidDel="00D44708">
          <w:rPr>
            <w:highlight w:val="yellow"/>
          </w:rPr>
          <w:delText>[]</w:delText>
        </w:r>
      </w:del>
      <w:r>
        <w:t xml:space="preserve">. Thinking in </w:t>
      </w:r>
      <w:r>
        <w:rPr>
          <w:i/>
        </w:rPr>
        <w:t>p</w:t>
      </w:r>
      <w:r>
        <w:t>-values and frequentist confidence intervals puts an unnecessary cognitive burden on users.</w:t>
      </w:r>
    </w:p>
    <w:p w14:paraId="711024B9" w14:textId="1F16B4C5"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By contrast, Bayesian analysis gives us a formal approach to quantifying our existing beliefs (for example, as a probability distribution over the expected difference in the means of some variable between two conditions), and then updating those beliefs based on new experimental evidence. This gives results expressed as probabilistic evidence for or against a hypothesis. Prior beliefs can be derived from previous work, allowing us to accrue knowledge from study to study without requiring a separate meta-analysis to be published. To derive priors in CHI, we can capitalize on the fact that partial replication is common to the field in the form of the comparison of a new technique against the state-of-the-art. As will we show, incorporating prior quantitative results into new analyses using a Bayesian framework is straightforward in these cases, allowing us to accrue </w:t>
      </w:r>
      <w:r>
        <w:lastRenderedPageBreak/>
        <w:t>quantitative knowledge without the need for top-down incentives for meta-analysis. We will also discuss how to use prior work to set prior expectations on the size of an effect even when not conducting a partial replication. In contrast to traditional meta-analysis, Bayesian analysis allows the effect sizes in successive studies to be estimated more precisely --- i.e. quantitative knowledge increases in precision with each new study, rather than only accumulating when a meta-analysis is conducted. This fits well into the publishing incentives for CHI: knowledge accrues with each individual, novel study (easily published at CHI), making it unnecessary to publish standalone meta-analyses (less publishable at CHI).</w:t>
      </w:r>
    </w:p>
    <w:p w14:paraId="0C698F84" w14:textId="5A34506C" w:rsidR="0002541C" w:rsidRDefault="0048068E"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171" w:author="Greg Nelson" w:date="2015-09-24T20:24:00Z">
        <w:r>
          <w:t xml:space="preserve">HCI </w:t>
        </w:r>
      </w:ins>
      <w:del w:id="172" w:author="Greg Nelson" w:date="2015-09-24T20:23:00Z">
        <w:r w:rsidR="0002541C" w:rsidDel="0048068E">
          <w:delText>A Survey of Effect Sizes and</w:delText>
        </w:r>
      </w:del>
      <w:ins w:id="173" w:author="Greg Nelson" w:date="2015-09-24T20:23:00Z">
        <w:r>
          <w:t xml:space="preserve">Researchers </w:t>
        </w:r>
      </w:ins>
      <w:ins w:id="174" w:author="Greg Nelson" w:date="2015-09-24T20:24:00Z">
        <w:r>
          <w:t>conduct</w:t>
        </w:r>
      </w:ins>
      <w:r w:rsidR="0002541C">
        <w:t xml:space="preserve"> </w:t>
      </w:r>
      <w:ins w:id="175" w:author="Greg Nelson" w:date="2015-09-24T20:24:00Z">
        <w:r>
          <w:t xml:space="preserve">Few </w:t>
        </w:r>
      </w:ins>
      <w:r w:rsidR="0002541C">
        <w:t xml:space="preserve">Meta-Analyses </w:t>
      </w:r>
      <w:del w:id="176" w:author="Greg Nelson" w:date="2015-09-24T20:24:00Z">
        <w:r w:rsidR="0002541C" w:rsidDel="0048068E">
          <w:delText>in HCI</w:delText>
        </w:r>
      </w:del>
    </w:p>
    <w:p w14:paraId="0A819C8A" w14:textId="5D2A7681" w:rsidR="009902C7" w:rsidRDefault="0002541C" w:rsidP="0002541C">
      <w:pPr>
        <w:rPr>
          <w:ins w:id="177" w:author="Matthew Kay" w:date="2015-09-25T01:52:00Z"/>
        </w:rPr>
      </w:pPr>
      <w:r>
        <w:t xml:space="preserve">To assess the current state of quantitative knowledge aggregation in HCI, we conducted a review of meta-analyses accessible through the ACM Digital Library, as many of the most prominent HCI publication venues are archived there (e.g. CHI, CSCW, UIST, </w:t>
      </w:r>
      <w:proofErr w:type="spellStart"/>
      <w:r>
        <w:t>UbiComp</w:t>
      </w:r>
      <w:proofErr w:type="spellEnd"/>
      <w:r>
        <w:t xml:space="preserve">, TOCHI). We searched for the terms </w:t>
      </w:r>
      <w:r w:rsidRPr="009902C7">
        <w:rPr>
          <w:i/>
          <w:rPrChange w:id="178" w:author="Matthew Kay" w:date="2015-09-25T01:51:00Z">
            <w:rPr/>
          </w:rPrChange>
        </w:rPr>
        <w:t>meta-analysis</w:t>
      </w:r>
      <w:r>
        <w:t xml:space="preserve">, </w:t>
      </w:r>
      <w:r w:rsidRPr="009902C7">
        <w:rPr>
          <w:i/>
          <w:rPrChange w:id="179" w:author="Matthew Kay" w:date="2015-09-25T01:51:00Z">
            <w:rPr/>
          </w:rPrChange>
        </w:rPr>
        <w:t>meta-analyses</w:t>
      </w:r>
      <w:r>
        <w:t xml:space="preserve">, </w:t>
      </w:r>
      <w:proofErr w:type="spellStart"/>
      <w:r w:rsidRPr="009902C7">
        <w:rPr>
          <w:i/>
          <w:rPrChange w:id="180" w:author="Matthew Kay" w:date="2015-09-25T01:51:00Z">
            <w:rPr/>
          </w:rPrChange>
        </w:rPr>
        <w:t>metaanalysis</w:t>
      </w:r>
      <w:proofErr w:type="spellEnd"/>
      <w:r>
        <w:t xml:space="preserve">, or </w:t>
      </w:r>
      <w:proofErr w:type="spellStart"/>
      <w:r w:rsidRPr="009902C7">
        <w:rPr>
          <w:i/>
          <w:rPrChange w:id="181" w:author="Matthew Kay" w:date="2015-09-25T01:51:00Z">
            <w:rPr/>
          </w:rPrChange>
        </w:rPr>
        <w:t>metaanalyses</w:t>
      </w:r>
      <w:proofErr w:type="spellEnd"/>
      <w:r>
        <w:t xml:space="preserve"> in the abstract or title fields on Aug 17 2015, yielding 509 unique results. We examined abstracts and eliminated </w:t>
      </w:r>
      <w:commentRangeStart w:id="182"/>
      <w:r w:rsidRPr="009902C7">
        <w:rPr>
          <w:rPrChange w:id="183" w:author="Matthew Kay" w:date="2015-09-25T01:51:00Z">
            <w:rPr>
              <w:highlight w:val="yellow"/>
            </w:rPr>
          </w:rPrChange>
        </w:rPr>
        <w:t>151</w:t>
      </w:r>
      <w:commentRangeEnd w:id="182"/>
      <w:r w:rsidRPr="00D456ED">
        <w:commentReference w:id="182"/>
      </w:r>
      <w:r>
        <w:t xml:space="preserve"> domain-specific statistical methods and techniques, mostly in biology and machine learning. We examined the full-text for the remaining papers. We found </w:t>
      </w:r>
      <w:r w:rsidRPr="009902C7">
        <w:rPr>
          <w:rPrChange w:id="184" w:author="Matthew Kay" w:date="2015-09-25T01:51:00Z">
            <w:rPr>
              <w:highlight w:val="yellow"/>
            </w:rPr>
          </w:rPrChange>
        </w:rPr>
        <w:t xml:space="preserve">40 </w:t>
      </w:r>
      <w:r>
        <w:t xml:space="preserve">dissertations, which we discarded since their results may have been published in other venues. We found </w:t>
      </w:r>
      <w:r w:rsidRPr="009902C7">
        <w:rPr>
          <w:rPrChange w:id="185" w:author="Matthew Kay" w:date="2015-09-25T01:51:00Z">
            <w:rPr>
              <w:highlight w:val="yellow"/>
            </w:rPr>
          </w:rPrChange>
        </w:rPr>
        <w:t xml:space="preserve">56 </w:t>
      </w:r>
      <w:r>
        <w:t xml:space="preserve">papers with quantitative meta-analyses, defined as modeling effect sizes or using traditional meta-analysis based on the results of multiple studies found from a literature search with inclusion criteria. Only </w:t>
      </w:r>
      <w:r w:rsidRPr="009902C7">
        <w:rPr>
          <w:rPrChange w:id="186" w:author="Matthew Kay" w:date="2015-09-25T01:51:00Z">
            <w:rPr>
              <w:highlight w:val="yellow"/>
            </w:rPr>
          </w:rPrChange>
        </w:rPr>
        <w:t>3</w:t>
      </w:r>
      <w:r>
        <w:t xml:space="preserve"> were published at the venues </w:t>
      </w:r>
      <w:commentRangeStart w:id="187"/>
      <w:r>
        <w:t>above</w:t>
      </w:r>
      <w:commentRangeEnd w:id="187"/>
      <w:r w:rsidR="00515362">
        <w:rPr>
          <w:rStyle w:val="CommentReference"/>
        </w:rPr>
        <w:commentReference w:id="187"/>
      </w:r>
      <w:del w:id="188" w:author="Matthew Kay" w:date="2015-09-25T03:48:00Z">
        <w:r w:rsidDel="00515362">
          <w:delText xml:space="preserve"> </w:delText>
        </w:r>
        <w:r w:rsidRPr="009902C7" w:rsidDel="00515362">
          <w:rPr>
            <w:highlight w:val="yellow"/>
            <w:rPrChange w:id="189" w:author="Matthew Kay" w:date="2015-09-25T01:51:00Z">
              <w:rPr/>
            </w:rPrChange>
          </w:rPr>
          <w:delText>[cite,cite,cite]</w:delText>
        </w:r>
      </w:del>
      <w:r>
        <w:t xml:space="preserve">. This low number prompted us to search the DL full text for “meta-analysis” for the top venues, yielding 159 results. The top 3 results were the meta-analyses we had already found, and we did not find any others after reviewing the abstracts (and full text as needed) from this additional search. Most meta-analyses were in other journals and communities, from management information systems and HICSS to specialized venues </w:t>
      </w:r>
      <w:r w:rsidRPr="00D456ED">
        <w:t>(</w:t>
      </w:r>
      <w:ins w:id="190" w:author="Matthew Kay" w:date="2015-09-25T01:58:00Z">
        <w:r w:rsidR="007D23A2">
          <w:t xml:space="preserve">e.g. </w:t>
        </w:r>
      </w:ins>
      <w:r w:rsidRPr="009902C7">
        <w:rPr>
          <w:rFonts w:eastAsia="Calibri"/>
          <w:rPrChange w:id="191" w:author="Matthew Kay" w:date="2015-09-25T01:52:00Z">
            <w:rPr>
              <w:rFonts w:ascii="Calibri" w:eastAsia="Calibri" w:hAnsi="Calibri" w:cs="Calibri"/>
            </w:rPr>
          </w:rPrChange>
        </w:rPr>
        <w:t>ICMI '06: Proceedings of the 8th international conference on Multimodal interfaces</w:t>
      </w:r>
      <w:r w:rsidRPr="00D456ED">
        <w:t>).</w:t>
      </w:r>
      <w:r>
        <w:t xml:space="preserve"> </w:t>
      </w:r>
    </w:p>
    <w:p w14:paraId="10A98661" w14:textId="7DCA14E3" w:rsidR="0002541C" w:rsidRDefault="009902C7" w:rsidP="0002541C">
      <w:ins w:id="192" w:author="Matthew Kay" w:date="2015-09-25T01:52:00Z">
        <w:r>
          <w:t>Our search suggests that m</w:t>
        </w:r>
      </w:ins>
      <w:del w:id="193" w:author="Matthew Kay" w:date="2015-09-25T01:52:00Z">
        <w:r w:rsidR="0002541C" w:rsidDel="009902C7">
          <w:delText>M</w:delText>
        </w:r>
      </w:del>
      <w:r w:rsidR="0002541C">
        <w:t>eta-analyses are not being rewarded by the current publishing incentives of the community.</w:t>
      </w:r>
      <w:ins w:id="194" w:author="Greg Nelson" w:date="2015-09-24T18:15:00Z">
        <w:r w:rsidR="00C54B4A">
          <w:t xml:space="preserve"> </w:t>
        </w:r>
      </w:ins>
      <w:ins w:id="195" w:author="Matthew Kay" w:date="2015-09-25T01:54:00Z">
        <w:r>
          <w:t xml:space="preserve">The CHI conference is regarded by many as the top publication venue for work in human-computer interaction. </w:t>
        </w:r>
      </w:ins>
      <w:ins w:id="196" w:author="Matthew Kay" w:date="2015-09-25T01:55:00Z">
        <w:r>
          <w:t>Given the paucity of meta-analysis at CHI, it seems clear that the incentives do not currently exist for such work to be published at the top-tier of HCI. However, within the frequentist paradigm, a meta-analysis is the gold</w:t>
        </w:r>
      </w:ins>
      <w:ins w:id="197" w:author="Matthew Kay" w:date="2015-09-25T01:56:00Z">
        <w:r>
          <w:t xml:space="preserve"> standard for quantitative knowledge: it represents the best estimates we can make. Clearly, then, we must either build new incentives for meta-analysis, or find another </w:t>
        </w:r>
      </w:ins>
      <w:ins w:id="198" w:author="Matthew Kay" w:date="2015-09-25T01:57:00Z">
        <w:r>
          <w:t xml:space="preserve">way to accrue knowledge within the existing incentives. </w:t>
        </w:r>
        <w:r w:rsidR="007D23A2">
          <w:t>We believe that other ways lies in Bayesian analysis.</w:t>
        </w:r>
      </w:ins>
      <w:ins w:id="199" w:author="Greg Nelson" w:date="2015-09-24T18:15:00Z">
        <w:del w:id="200" w:author="Matthew Kay" w:date="2015-09-25T01:58:00Z">
          <w:r w:rsidR="00C54B4A" w:rsidDel="007D23A2">
            <w:delText>For context, a</w:delText>
          </w:r>
        </w:del>
      </w:ins>
      <w:ins w:id="201" w:author="Greg Nelson" w:date="2015-09-24T18:14:00Z">
        <w:del w:id="202" w:author="Matthew Kay" w:date="2015-09-25T01:58:00Z">
          <w:r w:rsidR="00C54B4A" w:rsidDel="007D23A2">
            <w:delText xml:space="preserve"> conservative estimate of 30 papers per meta-analysis would </w:delText>
          </w:r>
        </w:del>
      </w:ins>
      <w:ins w:id="203" w:author="Greg Nelson" w:date="2015-09-24T18:15:00Z">
        <w:del w:id="204" w:author="Matthew Kay" w:date="2015-09-25T01:58:00Z">
          <w:r w:rsidR="00C54B4A" w:rsidDel="007D23A2">
            <w:delText xml:space="preserve">give XX metas for the existing body of work, via DL search full-text for HCI. Our estimates here are not precise but they show </w:delText>
          </w:r>
        </w:del>
      </w:ins>
      <w:ins w:id="205" w:author="Greg Nelson" w:date="2015-09-24T18:16:00Z">
        <w:del w:id="206" w:author="Matthew Kay" w:date="2015-09-25T01:58:00Z">
          <w:r w:rsidR="00C54B4A" w:rsidDel="007D23A2">
            <w:delText xml:space="preserve">they are off by </w:delText>
          </w:r>
        </w:del>
      </w:ins>
      <w:ins w:id="207" w:author="Greg Nelson" w:date="2015-09-24T18:15:00Z">
        <w:del w:id="208" w:author="Matthew Kay" w:date="2015-09-25T01:58:00Z">
          <w:r w:rsidR="00C54B4A" w:rsidDel="007D23A2">
            <w:delText>order</w:delText>
          </w:r>
        </w:del>
      </w:ins>
      <w:ins w:id="209" w:author="Greg Nelson" w:date="2015-09-24T18:16:00Z">
        <w:del w:id="210" w:author="Matthew Kay" w:date="2015-09-25T01:58:00Z">
          <w:r w:rsidR="00C54B4A" w:rsidDel="007D23A2">
            <w:delText>s</w:delText>
          </w:r>
        </w:del>
      </w:ins>
      <w:ins w:id="211" w:author="Greg Nelson" w:date="2015-09-24T18:15:00Z">
        <w:del w:id="212" w:author="Matthew Kay" w:date="2015-09-25T01:58:00Z">
          <w:r w:rsidR="00C54B4A" w:rsidDel="007D23A2">
            <w:delText xml:space="preserve"> of magnitude</w:delText>
          </w:r>
        </w:del>
      </w:ins>
      <w:ins w:id="213" w:author="Greg Nelson" w:date="2015-09-24T18:16:00Z">
        <w:del w:id="214" w:author="Matthew Kay" w:date="2015-09-25T01:58:00Z">
          <w:r w:rsidR="00C54B4A" w:rsidDel="007D23A2">
            <w:delText>.</w:delText>
          </w:r>
        </w:del>
      </w:ins>
    </w:p>
    <w:p w14:paraId="6075F877" w14:textId="159ADFA5"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lastRenderedPageBreak/>
        <w:t xml:space="preserve">Contrasting </w:t>
      </w:r>
      <w:del w:id="215" w:author="Matthew Kay" w:date="2015-09-25T01:59:00Z">
        <w:r w:rsidDel="007D23A2">
          <w:delText xml:space="preserve">Bayesian and </w:delText>
        </w:r>
      </w:del>
      <w:r>
        <w:t xml:space="preserve">Frequentist </w:t>
      </w:r>
      <w:ins w:id="216" w:author="Matthew Kay" w:date="2015-09-25T01:59:00Z">
        <w:r w:rsidR="007D23A2">
          <w:t xml:space="preserve">AND BAYESIAN KNOWLEDGE ACCRUAL </w:t>
        </w:r>
      </w:ins>
      <w:del w:id="217" w:author="Matthew Kay" w:date="2015-09-25T01:58:00Z">
        <w:r w:rsidDel="007D23A2">
          <w:delText xml:space="preserve">Statistics </w:delText>
        </w:r>
      </w:del>
      <w:del w:id="218" w:author="Matthew Kay" w:date="2015-09-25T01:59:00Z">
        <w:r w:rsidDel="007D23A2">
          <w:delText xml:space="preserve">in Estimating Effects </w:delText>
        </w:r>
      </w:del>
      <w:r>
        <w:t>using Simulated Experiments</w:t>
      </w:r>
    </w:p>
    <w:p w14:paraId="28C9CF9D"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By way of explaining the differences between frequentist meta-analysis and a Bayesian incremental approach to knowledge accrual, in this section we provide an example of these approaches applied in two different hypothetical worlds. Specifically, we examine a series of 4 simulated, hypothetical experiments on the effects of progress indicators on completion rates of online surveys. </w:t>
      </w:r>
    </w:p>
    <w:p w14:paraId="612E8077" w14:textId="3E56DBA4"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219" w:name="h.8lhpz8gw9lf" w:colFirst="0" w:colLast="0"/>
      <w:bookmarkEnd w:id="219"/>
      <w:r>
        <w:t xml:space="preserve">Domain: </w:t>
      </w:r>
      <w:ins w:id="220" w:author="Greg Nelson" w:date="2015-09-24T18:22:00Z">
        <w:r w:rsidR="00C54B4A">
          <w:t xml:space="preserve">Varying </w:t>
        </w:r>
      </w:ins>
      <w:del w:id="221" w:author="Greg Nelson" w:date="2015-09-24T18:22:00Z">
        <w:r w:rsidDel="00C54B4A">
          <w:delText xml:space="preserve">Progress </w:delText>
        </w:r>
      </w:del>
      <w:ins w:id="222" w:author="Greg Nelson" w:date="2015-09-24T18:22:00Z">
        <w:r w:rsidR="00C54B4A">
          <w:t xml:space="preserve">progress </w:t>
        </w:r>
      </w:ins>
      <w:del w:id="223" w:author="Greg Nelson" w:date="2015-09-24T18:23:00Z">
        <w:r w:rsidDel="00D17BE2">
          <w:delText>bar</w:delText>
        </w:r>
      </w:del>
      <w:del w:id="224" w:author="Greg Nelson" w:date="2015-09-24T18:22:00Z">
        <w:r w:rsidDel="00C54B4A">
          <w:delText>s</w:delText>
        </w:r>
      </w:del>
      <w:ins w:id="225" w:author="Greg Nelson" w:date="2015-09-24T18:23:00Z">
        <w:r w:rsidR="00D17BE2">
          <w:t>indicators</w:t>
        </w:r>
      </w:ins>
      <w:r>
        <w:t xml:space="preserve"> in online surveys</w:t>
      </w:r>
    </w:p>
    <w:p w14:paraId="50034B8B" w14:textId="629D125F"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We chose this domain because it will be familiar to the CHI audience (as many researchers in our field make use of online surveys), and because a meta-analysis has previously been conducted in this domain by </w:t>
      </w:r>
      <w:proofErr w:type="spellStart"/>
      <w:r>
        <w:t>Villar</w:t>
      </w:r>
      <w:proofErr w:type="spellEnd"/>
      <w:r>
        <w:t xml:space="preserve"> </w:t>
      </w:r>
      <w:r>
        <w:rPr>
          <w:i/>
        </w:rPr>
        <w:t>et al.</w:t>
      </w:r>
      <w:ins w:id="226" w:author="Matthew Kay" w:date="2015-09-25T03:19:00Z">
        <w:r w:rsidR="00D44708">
          <w:rPr>
            <w:i/>
          </w:rPr>
          <w:fldChar w:fldCharType="begin" w:fldLock="1"/>
        </w:r>
      </w:ins>
      <w:r w:rsidR="00515362">
        <w:rPr>
          <w:i/>
        </w:rPr>
        <w:instrText>ADDIN CSL_CITATION { "citationItems" : [ { "id" : "ITEM-1", "itemData" : { "DOI" : "10.1177/0894439313497468", "author" : [ { "dropping-particle" : "", "family" : "Villar", "given" : "Ana", "non-dropping-particle" : "", "parse-names" : false, "suffix" : "" }, { "dropping-particle" : "", "family" : "Callegaro", "given" : "Mario", "non-dropping-particle" : "", "parse-names" : false, "suffix" : "" }, { "dropping-particle" : "", "family" : "Yang", "given" : "Yongwei", "non-dropping-particle" : "", "parse-names" : false, "suffix" : "" } ], "container-title" : "Social Science Computer Review", "id" : "ITEM-1", "issue" : "0", "issued" : { "date-parts" : [ [ "2013" ] ] }, "page" : "1-19", "title" : "Where Am I ? A Meta-Analysis of Experiments on the Effects of Progress Indicators for Web Surveys", "type" : "article-journal", "volume" : "00" }, "uris" : [ "http://www.mendeley.com/documents/?uuid=c02e13e9-8292-47ad-a052-d097c1ca0fa2" ] } ], "mendeley" : { "formattedCitation" : "[16]", "plainTextFormattedCitation" : "[16]", "previouslyFormattedCitation" : "[15]" }, "properties" : { "noteIndex" : 0 }, "schema" : "https://github.com/citation-style-language/schema/raw/master/csl-citation.json" }</w:instrText>
      </w:r>
      <w:r w:rsidR="00D44708">
        <w:rPr>
          <w:i/>
        </w:rPr>
        <w:fldChar w:fldCharType="separate"/>
      </w:r>
      <w:r w:rsidR="00515362" w:rsidRPr="00515362">
        <w:rPr>
          <w:noProof/>
        </w:rPr>
        <w:t>[16]</w:t>
      </w:r>
      <w:ins w:id="227" w:author="Matthew Kay" w:date="2015-09-25T03:19:00Z">
        <w:r w:rsidR="00D44708">
          <w:rPr>
            <w:i/>
          </w:rPr>
          <w:fldChar w:fldCharType="end"/>
        </w:r>
      </w:ins>
      <w:del w:id="228" w:author="Matthew Kay" w:date="2015-09-25T03:19:00Z">
        <w:r w:rsidDel="00D44708">
          <w:delText xml:space="preserve"> </w:delText>
        </w:r>
        <w:r w:rsidDel="00D44708">
          <w:rPr>
            <w:highlight w:val="yellow"/>
          </w:rPr>
          <w:delText>[]</w:delText>
        </w:r>
      </w:del>
      <w:ins w:id="229" w:author="Matthew Kay" w:date="2015-09-25T01:59:00Z">
        <w:r w:rsidR="007D23A2">
          <w:t>,</w:t>
        </w:r>
      </w:ins>
      <w:del w:id="230" w:author="Matthew Kay" w:date="2015-09-25T01:59:00Z">
        <w:r w:rsidDel="007D23A2">
          <w:delText>;</w:delText>
        </w:r>
      </w:del>
      <w:r>
        <w:t xml:space="preserve"> </w:t>
      </w:r>
      <w:del w:id="231" w:author="Greg Nelson" w:date="2015-09-24T18:17:00Z">
        <w:r w:rsidDel="00C54B4A">
          <w:delText>thus, we</w:delText>
        </w:r>
      </w:del>
      <w:ins w:id="232" w:author="Greg Nelson" w:date="2015-09-24T18:17:00Z">
        <w:r w:rsidR="00C54B4A">
          <w:t xml:space="preserve">providing us with </w:t>
        </w:r>
      </w:ins>
      <w:del w:id="233" w:author="Greg Nelson" w:date="2015-09-24T18:17:00Z">
        <w:r w:rsidDel="00C54B4A">
          <w:delText xml:space="preserve"> can derive </w:delText>
        </w:r>
      </w:del>
      <w:r>
        <w:t xml:space="preserve">realistic effect sizes to use in our simulations. </w:t>
      </w:r>
    </w:p>
    <w:p w14:paraId="2975E612"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That meta-analysis looked at experiments comparing the effects of different types of </w:t>
      </w:r>
      <w:r>
        <w:rPr>
          <w:i/>
        </w:rPr>
        <w:t>progress indicators</w:t>
      </w:r>
      <w:r>
        <w:t xml:space="preserve"> on survey completion rates. A progress indicator is any type of textual or graphical display communicating how much of the survey has been completed so far (“10%”, a graphical progress bar, </w:t>
      </w:r>
      <w:proofErr w:type="spellStart"/>
      <w:r>
        <w:t>etc</w:t>
      </w:r>
      <w:proofErr w:type="spellEnd"/>
      <w:r>
        <w:t xml:space="preserve">). Progress indicators can be distinguished by the relationship between the true progress and the displayed progress. A </w:t>
      </w:r>
      <w:r>
        <w:rPr>
          <w:i/>
        </w:rPr>
        <w:t>constant</w:t>
      </w:r>
      <w:r>
        <w:t xml:space="preserve"> indicator communicates the true progress. Progress in a </w:t>
      </w:r>
      <w:r>
        <w:rPr>
          <w:i/>
        </w:rPr>
        <w:t>fast-to-slow</w:t>
      </w:r>
      <w:r>
        <w:t xml:space="preserve"> indicator starts fast, telling the participant they have made more progress than they actually have near the beginning of the survey, then slows down later. By contrast, a </w:t>
      </w:r>
      <w:r>
        <w:rPr>
          <w:i/>
        </w:rPr>
        <w:t>slow-to-fast</w:t>
      </w:r>
      <w:r>
        <w:t xml:space="preserve"> indicator starts slow, then speeds up near the end of the survey.</w:t>
      </w:r>
    </w:p>
    <w:p w14:paraId="2B07FA76" w14:textId="1C854C08"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In their meta-analysis, </w:t>
      </w:r>
      <w:proofErr w:type="spellStart"/>
      <w:r>
        <w:t>Villar</w:t>
      </w:r>
      <w:proofErr w:type="spellEnd"/>
      <w:r>
        <w:t xml:space="preserve"> </w:t>
      </w:r>
      <w:r>
        <w:rPr>
          <w:i/>
        </w:rPr>
        <w:t xml:space="preserve">et al. </w:t>
      </w:r>
      <w:ins w:id="234" w:author="Matthew Kay" w:date="2015-09-25T03:19:00Z">
        <w:r w:rsidR="00D44708">
          <w:rPr>
            <w:i/>
          </w:rPr>
          <w:fldChar w:fldCharType="begin" w:fldLock="1"/>
        </w:r>
      </w:ins>
      <w:r w:rsidR="00515362">
        <w:rPr>
          <w:i/>
        </w:rPr>
        <w:instrText>ADDIN CSL_CITATION { "citationItems" : [ { "id" : "ITEM-1", "itemData" : { "DOI" : "10.1177/0894439313497468", "author" : [ { "dropping-particle" : "", "family" : "Villar", "given" : "Ana", "non-dropping-particle" : "", "parse-names" : false, "suffix" : "" }, { "dropping-particle" : "", "family" : "Callegaro", "given" : "Mario", "non-dropping-particle" : "", "parse-names" : false, "suffix" : "" }, { "dropping-particle" : "", "family" : "Yang", "given" : "Yongwei", "non-dropping-particle" : "", "parse-names" : false, "suffix" : "" } ], "container-title" : "Social Science Computer Review", "id" : "ITEM-1", "issue" : "0", "issued" : { "date-parts" : [ [ "2013" ] ] }, "page" : "1-19", "title" : "Where Am I ? A Meta-Analysis of Experiments on the Effects of Progress Indicators for Web Surveys", "type" : "article-journal", "volume" : "00" }, "uris" : [ "http://www.mendeley.com/documents/?uuid=c02e13e9-8292-47ad-a052-d097c1ca0fa2" ] } ], "mendeley" : { "formattedCitation" : "[16]", "plainTextFormattedCitation" : "[16]", "previouslyFormattedCitation" : "[15]" }, "properties" : { "noteIndex" : 0 }, "schema" : "https://github.com/citation-style-language/schema/raw/master/csl-citation.json" }</w:instrText>
      </w:r>
      <w:ins w:id="235" w:author="Matthew Kay" w:date="2015-09-25T03:19:00Z">
        <w:r w:rsidR="00D44708">
          <w:rPr>
            <w:i/>
          </w:rPr>
          <w:fldChar w:fldCharType="separate"/>
        </w:r>
      </w:ins>
      <w:r w:rsidR="00515362" w:rsidRPr="00515362">
        <w:rPr>
          <w:noProof/>
        </w:rPr>
        <w:t>[16]</w:t>
      </w:r>
      <w:ins w:id="236" w:author="Matthew Kay" w:date="2015-09-25T03:19:00Z">
        <w:r w:rsidR="00D44708">
          <w:rPr>
            <w:i/>
          </w:rPr>
          <w:fldChar w:fldCharType="end"/>
        </w:r>
        <w:r w:rsidR="00D44708">
          <w:t>,</w:t>
        </w:r>
      </w:ins>
      <w:del w:id="237" w:author="Matthew Kay" w:date="2015-09-25T03:19:00Z">
        <w:r w:rsidDel="00D44708">
          <w:rPr>
            <w:highlight w:val="yellow"/>
          </w:rPr>
          <w:delText>[]</w:delText>
        </w:r>
      </w:del>
      <w:r>
        <w:t xml:space="preserve"> found that using a </w:t>
      </w:r>
      <w:r>
        <w:rPr>
          <w:i/>
        </w:rPr>
        <w:t>slow-to-fast</w:t>
      </w:r>
      <w:r>
        <w:t xml:space="preserve"> progress indicator</w:t>
      </w:r>
      <w:ins w:id="238" w:author="Greg Nelson" w:date="2015-09-24T18:24:00Z">
        <w:r w:rsidR="00D17BE2">
          <w:t xml:space="preserve"> </w:t>
        </w:r>
      </w:ins>
      <w:del w:id="239" w:author="Greg Nelson" w:date="2015-09-24T18:24:00Z">
        <w:r w:rsidDel="00D17BE2">
          <w:delText xml:space="preserve"> (i.e., one whose progress advances slowly initially and speeds up near the end of the survey) </w:delText>
        </w:r>
      </w:del>
      <w:r>
        <w:t>decreased the probability that a person would complete the survey. They found an effect size (as a log odds ratio</w:t>
      </w:r>
      <w:r>
        <w:rPr>
          <w:vertAlign w:val="superscript"/>
        </w:rPr>
        <w:footnoteReference w:id="2"/>
      </w:r>
      <w:r>
        <w:t>) of ~-0.45.</w:t>
      </w:r>
      <w:r>
        <w:rPr>
          <w:vertAlign w:val="superscript"/>
        </w:rPr>
        <w:footnoteReference w:id="3"/>
      </w:r>
      <w:r>
        <w:t xml:space="preserve"> A </w:t>
      </w:r>
      <w:proofErr w:type="spellStart"/>
      <w:r>
        <w:t>log</w:t>
      </w:r>
      <w:proofErr w:type="spellEnd"/>
      <w:r>
        <w:t xml:space="preserve"> odds ratio of -0.45 means that in a survey that would otherwise have a completion rate of 50%, we would expect the same survey with a </w:t>
      </w:r>
      <w:r>
        <w:rPr>
          <w:i/>
        </w:rPr>
        <w:t>slow-to-fast</w:t>
      </w:r>
      <w:r>
        <w:t xml:space="preserve"> progress indicator to have a completion rate of ~39%.</w:t>
      </w:r>
    </w:p>
    <w:p w14:paraId="6C204400" w14:textId="77777777"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240" w:name="h.ktgc8lzco6fd" w:colFirst="0" w:colLast="0"/>
      <w:bookmarkEnd w:id="240"/>
      <w:r>
        <w:t>Simulation Method</w:t>
      </w:r>
    </w:p>
    <w:p w14:paraId="2CDDAA9D"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To compare Bayesian and frequentist approaches, we will simulate 100 hypothetical “worlds” in which we know the true effect of different progress bar types on completion rates, and then run the same series of 4 experiments in each </w:t>
      </w:r>
      <w:r>
        <w:lastRenderedPageBreak/>
        <w:t>world. Each experiment could represent an experiment run by different authors. We will conduct analyses on each world as if 1) all authors take a frequentist approach or 2) all authors take a Bayesian approach.</w:t>
      </w:r>
    </w:p>
    <w:p w14:paraId="4EE71131" w14:textId="70317B11"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For the purposes of our simulations, we will consider the true effect of a </w:t>
      </w:r>
      <w:r>
        <w:rPr>
          <w:i/>
        </w:rPr>
        <w:t>slow-to-fast</w:t>
      </w:r>
      <w:r>
        <w:t xml:space="preserve"> progress bar on the log-odds of the completion of a survey to be -0.45, as suggested by the meta-analysis of </w:t>
      </w:r>
      <w:proofErr w:type="spellStart"/>
      <w:r>
        <w:t>Villar</w:t>
      </w:r>
      <w:proofErr w:type="spellEnd"/>
      <w:r>
        <w:t xml:space="preserve"> </w:t>
      </w:r>
      <w:r>
        <w:rPr>
          <w:i/>
        </w:rPr>
        <w:t>et al.</w:t>
      </w:r>
      <w:r>
        <w:t xml:space="preserve"> </w:t>
      </w:r>
      <w:ins w:id="241" w:author="Matthew Kay" w:date="2015-09-25T03:19:00Z">
        <w:r w:rsidR="00D44708">
          <w:rPr>
            <w:i/>
          </w:rPr>
          <w:fldChar w:fldCharType="begin" w:fldLock="1"/>
        </w:r>
      </w:ins>
      <w:r w:rsidR="00515362">
        <w:rPr>
          <w:i/>
        </w:rPr>
        <w:instrText>ADDIN CSL_CITATION { "citationItems" : [ { "id" : "ITEM-1", "itemData" : { "DOI" : "10.1177/0894439313497468", "author" : [ { "dropping-particle" : "", "family" : "Villar", "given" : "Ana", "non-dropping-particle" : "", "parse-names" : false, "suffix" : "" }, { "dropping-particle" : "", "family" : "Callegaro", "given" : "Mario", "non-dropping-particle" : "", "parse-names" : false, "suffix" : "" }, { "dropping-particle" : "", "family" : "Yang", "given" : "Yongwei", "non-dropping-particle" : "", "parse-names" : false, "suffix" : "" } ], "container-title" : "Social Science Computer Review", "id" : "ITEM-1", "issue" : "0", "issued" : { "date-parts" : [ [ "2013" ] ] }, "page" : "1-19", "title" : "Where Am I ? A Meta-Analysis of Experiments on the Effects of Progress Indicators for Web Surveys", "type" : "article-journal", "volume" : "00" }, "uris" : [ "http://www.mendeley.com/documents/?uuid=c02e13e9-8292-47ad-a052-d097c1ca0fa2" ] } ], "mendeley" : { "formattedCitation" : "[16]", "plainTextFormattedCitation" : "[16]", "previouslyFormattedCitation" : "[15]" }, "properties" : { "noteIndex" : 0 }, "schema" : "https://github.com/citation-style-language/schema/raw/master/csl-citation.json" }</w:instrText>
      </w:r>
      <w:ins w:id="242" w:author="Matthew Kay" w:date="2015-09-25T03:19:00Z">
        <w:r w:rsidR="00D44708">
          <w:rPr>
            <w:i/>
          </w:rPr>
          <w:fldChar w:fldCharType="separate"/>
        </w:r>
      </w:ins>
      <w:r w:rsidR="00515362" w:rsidRPr="00515362">
        <w:rPr>
          <w:noProof/>
        </w:rPr>
        <w:t>[16]</w:t>
      </w:r>
      <w:ins w:id="243" w:author="Matthew Kay" w:date="2015-09-25T03:19:00Z">
        <w:r w:rsidR="00D44708">
          <w:rPr>
            <w:i/>
          </w:rPr>
          <w:fldChar w:fldCharType="end"/>
        </w:r>
      </w:ins>
      <w:del w:id="244" w:author="Matthew Kay" w:date="2015-09-25T03:19:00Z">
        <w:r w:rsidDel="00D44708">
          <w:rPr>
            <w:highlight w:val="yellow"/>
          </w:rPr>
          <w:delText>[]</w:delText>
        </w:r>
      </w:del>
      <w:r>
        <w:t xml:space="preserve">. We will also surmise a similarly-sized effect of </w:t>
      </w:r>
      <w:r>
        <w:rPr>
          <w:i/>
        </w:rPr>
        <w:t xml:space="preserve">fast-to-slow </w:t>
      </w:r>
      <w:r>
        <w:t>progress indicators, in the opposite direction, of 0.45.</w:t>
      </w:r>
      <w:r>
        <w:rPr>
          <w:vertAlign w:val="superscript"/>
        </w:rPr>
        <w:footnoteReference w:id="4"/>
      </w:r>
    </w:p>
    <w:p w14:paraId="118B5B92" w14:textId="629AD495"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In each world, we simulate the results of 4 experiments:</w:t>
      </w:r>
    </w:p>
    <w:p w14:paraId="2A44B08E" w14:textId="4301D6EF" w:rsidR="0002541C" w:rsidRDefault="0002541C" w:rsidP="0002541C">
      <w:pPr>
        <w:pStyle w:val="Bullet"/>
        <w:rPr>
          <w:b/>
        </w:rPr>
      </w:pPr>
      <w:r>
        <w:rPr>
          <w:b/>
        </w:rPr>
        <w:t>Experiments 1-3</w:t>
      </w:r>
      <w:r>
        <w:t xml:space="preserve"> </w:t>
      </w:r>
      <w:ins w:id="249" w:author="Greg Nelson" w:date="2015-09-24T18:26:00Z">
        <w:r w:rsidR="006B79DE">
          <w:t>have between-</w:t>
        </w:r>
        <w:r w:rsidR="00D17BE2">
          <w:t xml:space="preserve">subjects designs </w:t>
        </w:r>
      </w:ins>
      <w:del w:id="250" w:author="Greg Nelson" w:date="2015-09-24T18:26:00Z">
        <w:r w:rsidDel="00D17BE2">
          <w:delText xml:space="preserve">all </w:delText>
        </w:r>
      </w:del>
      <w:r>
        <w:t>compar</w:t>
      </w:r>
      <w:ins w:id="251" w:author="Greg Nelson" w:date="2015-09-24T18:26:00Z">
        <w:r w:rsidR="00D17BE2">
          <w:t>ing</w:t>
        </w:r>
      </w:ins>
      <w:del w:id="252" w:author="Greg Nelson" w:date="2015-09-24T18:26:00Z">
        <w:r w:rsidDel="00D17BE2">
          <w:delText>e</w:delText>
        </w:r>
      </w:del>
      <w:r>
        <w:t xml:space="preserve"> a </w:t>
      </w:r>
      <w:r>
        <w:rPr>
          <w:i/>
        </w:rPr>
        <w:t>fast-to-slow</w:t>
      </w:r>
      <w:r>
        <w:t xml:space="preserve"> progress indicator against a control condition of no indicator.</w:t>
      </w:r>
    </w:p>
    <w:p w14:paraId="2835FA20" w14:textId="77777777" w:rsidR="0002541C" w:rsidRDefault="0002541C" w:rsidP="0002541C">
      <w:pPr>
        <w:pStyle w:val="Bullet"/>
        <w:rPr>
          <w:b/>
        </w:rPr>
      </w:pPr>
      <w:r>
        <w:rPr>
          <w:b/>
        </w:rPr>
        <w:t>Experiment 4</w:t>
      </w:r>
      <w:r>
        <w:t xml:space="preserve"> also compares a </w:t>
      </w:r>
      <w:r>
        <w:rPr>
          <w:i/>
        </w:rPr>
        <w:t>fast-to-slow</w:t>
      </w:r>
      <w:r>
        <w:t xml:space="preserve"> progress indicator against a control condition, but adds an additional </w:t>
      </w:r>
      <w:r>
        <w:rPr>
          <w:i/>
        </w:rPr>
        <w:t xml:space="preserve">slow-to-fast </w:t>
      </w:r>
      <w:r>
        <w:t xml:space="preserve">indicator. We can think of this experiment as representing one of the common ways that partial replication happens in the CHI community: through comparison to previous state-of-the-art results. Perhaps some authors, having seen the success of </w:t>
      </w:r>
      <w:r>
        <w:rPr>
          <w:i/>
        </w:rPr>
        <w:t xml:space="preserve">fast-to-slow </w:t>
      </w:r>
      <w:r>
        <w:t xml:space="preserve">indicators, wished to know how the opposite type of indicator might perform (or perhaps conducted this experiment as part of work to establish a more complete theory explaining </w:t>
      </w:r>
      <w:r>
        <w:rPr>
          <w:i/>
        </w:rPr>
        <w:t>why</w:t>
      </w:r>
      <w:r>
        <w:t xml:space="preserve"> we see these particular results).</w:t>
      </w:r>
    </w:p>
    <w:p w14:paraId="39C95C7E"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For simplicity of exposition, we assume the same experimental design in each case: a between-subjects design with 100 participants per condition (thus, 200 participants in experiments 1-3 and 300 in experiment 4). This is similar to the number of participants in the studies in </w:t>
      </w:r>
      <w:proofErr w:type="spellStart"/>
      <w:r>
        <w:t>Villar</w:t>
      </w:r>
      <w:proofErr w:type="spellEnd"/>
      <w:r>
        <w:t xml:space="preserve"> </w:t>
      </w:r>
      <w:r>
        <w:rPr>
          <w:i/>
        </w:rPr>
        <w:t>et al.</w:t>
      </w:r>
      <w:r>
        <w:t>’s meta-analysis, and is a reasonable number to expect to respond to an online survey. The between-subjects design is necessary primarily because it is difficult to ask someone to take the same survey twice and observe their drop-out rates.</w:t>
      </w:r>
    </w:p>
    <w:p w14:paraId="7CEE1075" w14:textId="77777777" w:rsidR="0002541C" w:rsidRDefault="0002541C" w:rsidP="0002541C">
      <w:pPr>
        <w:pStyle w:val="Heading3"/>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253" w:name="h.y3op86qbe8qr" w:colFirst="0" w:colLast="0"/>
      <w:bookmarkEnd w:id="253"/>
      <w:r>
        <w:t>Frequentist analysis</w:t>
      </w:r>
    </w:p>
    <w:p w14:paraId="53FA4BAB" w14:textId="313C9246"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In the frequentist analysis of each world, we conduct a logistic regression in each experiment to model the probability of </w:t>
      </w:r>
      <w:r>
        <w:rPr>
          <w:i/>
        </w:rPr>
        <w:t xml:space="preserve">completion </w:t>
      </w:r>
      <w:r>
        <w:t>based on</w:t>
      </w:r>
      <w:ins w:id="254" w:author="Greg Nelson" w:date="2015-09-24T18:32:00Z">
        <w:r w:rsidR="00D17BE2">
          <w:t xml:space="preserve"> the</w:t>
        </w:r>
      </w:ins>
      <w:r>
        <w:t xml:space="preserve"> </w:t>
      </w:r>
      <w:r>
        <w:rPr>
          <w:i/>
        </w:rPr>
        <w:t>progress indicator</w:t>
      </w:r>
      <w:ins w:id="255" w:author="Greg Nelson" w:date="2015-09-24T18:32:00Z">
        <w:r w:rsidR="00D17BE2">
          <w:rPr>
            <w:i/>
          </w:rPr>
          <w:t xml:space="preserve"> condition</w:t>
        </w:r>
      </w:ins>
      <w:r>
        <w:t>:</w:t>
      </w:r>
      <w:r>
        <w:rPr>
          <w:i/>
        </w:rPr>
        <w:t xml:space="preserve"> control </w:t>
      </w:r>
      <w:r>
        <w:t xml:space="preserve">(no indicator), </w:t>
      </w:r>
      <w:r>
        <w:rPr>
          <w:i/>
        </w:rPr>
        <w:t>fast-to-slow</w:t>
      </w:r>
      <w:r>
        <w:t xml:space="preserve">, and </w:t>
      </w:r>
      <w:r>
        <w:rPr>
          <w:i/>
        </w:rPr>
        <w:t>slow-to-fast</w:t>
      </w:r>
      <w:r>
        <w:t xml:space="preserve"> (experiment 4 only). In addition, after all four experiments are analyzed, we conduct a meta-analysis on the log-odds ratios for the effect of the </w:t>
      </w:r>
      <w:r>
        <w:rPr>
          <w:i/>
        </w:rPr>
        <w:t>fast-to-slow</w:t>
      </w:r>
      <w:r>
        <w:t xml:space="preserve"> progress indicator, as in </w:t>
      </w:r>
      <w:proofErr w:type="spellStart"/>
      <w:r>
        <w:t>Villar</w:t>
      </w:r>
      <w:proofErr w:type="spellEnd"/>
      <w:r>
        <w:t xml:space="preserve"> </w:t>
      </w:r>
      <w:r>
        <w:rPr>
          <w:i/>
        </w:rPr>
        <w:t>et al.</w:t>
      </w:r>
      <w:r>
        <w:t xml:space="preserve"> </w:t>
      </w:r>
      <w:ins w:id="256" w:author="Matthew Kay" w:date="2015-09-25T03:19:00Z">
        <w:r w:rsidR="00D44708">
          <w:rPr>
            <w:i/>
          </w:rPr>
          <w:fldChar w:fldCharType="begin" w:fldLock="1"/>
        </w:r>
      </w:ins>
      <w:r w:rsidR="00515362">
        <w:rPr>
          <w:i/>
        </w:rPr>
        <w:instrText>ADDIN CSL_CITATION { "citationItems" : [ { "id" : "ITEM-1", "itemData" : { "DOI" : "10.1177/0894439313497468", "author" : [ { "dropping-particle" : "", "family" : "Villar", "given" : "Ana", "non-dropping-particle" : "", "parse-names" : false, "suffix" : "" }, { "dropping-particle" : "", "family" : "Callegaro", "given" : "Mario", "non-dropping-particle" : "", "parse-names" : false, "suffix" : "" }, { "dropping-particle" : "", "family" : "Yang", "given" : "Yongwei", "non-dropping-particle" : "", "parse-names" : false, "suffix" : "" } ], "container-title" : "Social Science Computer Review", "id" : "ITEM-1", "issue" : "0", "issued" : { "date-parts" : [ [ "2013" ] ] }, "page" : "1-19", "title" : "Where Am I ? A Meta-Analysis of Experiments on the Effects of Progress Indicators for Web Surveys", "type" : "article-journal", "volume" : "00" }, "uris" : [ "http://www.mendeley.com/documents/?uuid=c02e13e9-8292-47ad-a052-d097c1ca0fa2" ] } ], "mendeley" : { "formattedCitation" : "[16]", "plainTextFormattedCitation" : "[16]", "previouslyFormattedCitation" : "[15]" }, "properties" : { "noteIndex" : 0 }, "schema" : "https://github.com/citation-style-language/schema/raw/master/csl-citation.json" }</w:instrText>
      </w:r>
      <w:ins w:id="257" w:author="Matthew Kay" w:date="2015-09-25T03:19:00Z">
        <w:r w:rsidR="00D44708">
          <w:rPr>
            <w:i/>
          </w:rPr>
          <w:fldChar w:fldCharType="separate"/>
        </w:r>
      </w:ins>
      <w:r w:rsidR="00515362" w:rsidRPr="00515362">
        <w:rPr>
          <w:noProof/>
        </w:rPr>
        <w:t>[16]</w:t>
      </w:r>
      <w:ins w:id="258" w:author="Matthew Kay" w:date="2015-09-25T03:19:00Z">
        <w:r w:rsidR="00D44708">
          <w:rPr>
            <w:i/>
          </w:rPr>
          <w:fldChar w:fldCharType="end"/>
        </w:r>
      </w:ins>
      <w:del w:id="259" w:author="Matthew Kay" w:date="2015-09-25T03:19:00Z">
        <w:r w:rsidDel="00D44708">
          <w:rPr>
            <w:highlight w:val="yellow"/>
          </w:rPr>
          <w:delText>[]</w:delText>
        </w:r>
      </w:del>
      <w:r>
        <w:t>. This yields a final, more precise estimate of the effect of that indicator based on the preceding four experiments.</w:t>
      </w:r>
    </w:p>
    <w:p w14:paraId="4435C001" w14:textId="77777777" w:rsidR="0002541C" w:rsidRDefault="0002541C" w:rsidP="0002541C">
      <w:pPr>
        <w:pStyle w:val="Heading3"/>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260" w:name="h.ctmchuoa4g4" w:colFirst="0" w:colLast="0"/>
      <w:bookmarkEnd w:id="260"/>
      <w:r>
        <w:lastRenderedPageBreak/>
        <w:t>Bayesian analysis</w:t>
      </w:r>
    </w:p>
    <w:p w14:paraId="5D13BAE2" w14:textId="69203B23"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In the frequentist analysis of each world, we also conduct a logistic regression in each experiment to model the probability of </w:t>
      </w:r>
      <w:r>
        <w:rPr>
          <w:i/>
        </w:rPr>
        <w:t xml:space="preserve">completion </w:t>
      </w:r>
      <w:r>
        <w:t xml:space="preserve">based on </w:t>
      </w:r>
      <w:r>
        <w:rPr>
          <w:i/>
        </w:rPr>
        <w:t>progress indicator</w:t>
      </w:r>
      <w:r>
        <w:t xml:space="preserve">. However, we do not conduct a final meta-analysis. Instead, </w:t>
      </w:r>
      <w:ins w:id="261" w:author="Greg Nelson" w:date="2015-09-24T18:33:00Z">
        <w:r w:rsidR="000262EA">
          <w:t xml:space="preserve">starting with experiment 2, </w:t>
        </w:r>
      </w:ins>
      <w:r>
        <w:t xml:space="preserve">we build upon the previous results by using the posterior distribution of the estimated effect of the </w:t>
      </w:r>
      <w:r>
        <w:rPr>
          <w:i/>
        </w:rPr>
        <w:t>fast-to-slow</w:t>
      </w:r>
      <w:r>
        <w:t xml:space="preserve"> progress indicator in experiment </w:t>
      </w:r>
      <w:proofErr w:type="spellStart"/>
      <w:r>
        <w:rPr>
          <w:i/>
        </w:rPr>
        <w:t>i</w:t>
      </w:r>
      <w:proofErr w:type="spellEnd"/>
      <w:r>
        <w:t xml:space="preserve"> as the prior for that effect in experiment </w:t>
      </w:r>
      <w:proofErr w:type="spellStart"/>
      <w:r>
        <w:rPr>
          <w:i/>
        </w:rPr>
        <w:t>i</w:t>
      </w:r>
      <w:proofErr w:type="spellEnd"/>
      <w:r>
        <w:rPr>
          <w:i/>
        </w:rPr>
        <w:t xml:space="preserve"> + 1</w:t>
      </w:r>
      <w:r>
        <w:t xml:space="preserve">. We assume this could happen, for example, if the author of experiment </w:t>
      </w:r>
      <w:proofErr w:type="spellStart"/>
      <w:r>
        <w:rPr>
          <w:i/>
        </w:rPr>
        <w:t>i</w:t>
      </w:r>
      <w:proofErr w:type="spellEnd"/>
      <w:r>
        <w:rPr>
          <w:i/>
        </w:rPr>
        <w:t xml:space="preserve"> + 1 </w:t>
      </w:r>
      <w:r>
        <w:t xml:space="preserve">had read the previous paper, and therefore was able to use the posterior estimate from that paper in their analysis. This has the effect of incrementally accumulating knowledge --- in the Bayesian </w:t>
      </w:r>
      <w:del w:id="262" w:author="Greg Nelson" w:date="2015-09-24T18:33:00Z">
        <w:r w:rsidDel="000262EA">
          <w:delText>worlds</w:delText>
        </w:r>
      </w:del>
      <w:ins w:id="263" w:author="Greg Nelson" w:date="2015-09-24T18:33:00Z">
        <w:r w:rsidR="000262EA">
          <w:t>analysis</w:t>
        </w:r>
      </w:ins>
      <w:r>
        <w:t>, we do not require a fifth publication, the meta-analysis.</w:t>
      </w:r>
    </w:p>
    <w:p w14:paraId="58F545BE" w14:textId="2CEA3023"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In experiment 4, we must also place a prior on the new </w:t>
      </w:r>
      <w:r>
        <w:rPr>
          <w:i/>
        </w:rPr>
        <w:t xml:space="preserve">slow-to-fast </w:t>
      </w:r>
      <w:r>
        <w:t>indicator. We use a Cauchy</w:t>
      </w:r>
      <w:r>
        <w:rPr>
          <w:vertAlign w:val="superscript"/>
        </w:rPr>
        <w:footnoteReference w:id="5"/>
      </w:r>
      <w:r>
        <w:t xml:space="preserve"> distribution centered at 0 (no effect) with a scale equal to the furthest point in the 95% credibility interval</w:t>
      </w:r>
      <w:ins w:id="269" w:author="Matthew Kay" w:date="2015-09-25T02:32:00Z">
        <w:r w:rsidR="00C61C18">
          <w:rPr>
            <w:rStyle w:val="FootnoteReference"/>
          </w:rPr>
          <w:footnoteReference w:id="6"/>
        </w:r>
      </w:ins>
      <w:ins w:id="281" w:author="Greg Nelson" w:date="2015-09-24T18:35:00Z">
        <w:del w:id="282" w:author="Matthew Kay" w:date="2015-09-25T02:32:00Z">
          <w:r w:rsidR="000262EA" w:rsidDel="00C61C18">
            <w:delText xml:space="preserve"> &lt;need to define this?&gt;</w:delText>
          </w:r>
        </w:del>
      </w:ins>
      <w:r>
        <w:t xml:space="preserve"> of the estimated effect of </w:t>
      </w:r>
      <w:r>
        <w:rPr>
          <w:i/>
        </w:rPr>
        <w:t xml:space="preserve">fast-to-slow </w:t>
      </w:r>
      <w:r>
        <w:t>in experiment 3.</w:t>
      </w:r>
      <w:ins w:id="283" w:author="Greg Nelson" w:date="2015-09-24T18:34:00Z">
        <w:r w:rsidR="000262EA">
          <w:t xml:space="preserve"> </w:t>
        </w:r>
        <w:del w:id="284" w:author="Matthew Kay" w:date="2015-09-25T02:27:00Z">
          <w:r w:rsidR="000262EA" w:rsidDel="004110D7">
            <w:delText>&lt;add how a researcher would know to use this&gt;</w:delText>
          </w:r>
        </w:del>
      </w:ins>
      <w:del w:id="285" w:author="Matthew Kay" w:date="2015-09-25T02:27:00Z">
        <w:r w:rsidDel="004110D7">
          <w:delText xml:space="preserve"> </w:delText>
        </w:r>
      </w:del>
      <w:r>
        <w:t xml:space="preserve">This prior is weakly-informed: it expresses a belief that fast-to-slow might reasonably have about twice the effect (positively or negatively) that </w:t>
      </w:r>
      <w:r>
        <w:rPr>
          <w:i/>
        </w:rPr>
        <w:t xml:space="preserve">slow-to-fast </w:t>
      </w:r>
      <w:r>
        <w:t>does compared to the control condition.</w:t>
      </w:r>
      <w:ins w:id="286" w:author="Matthew Kay" w:date="2015-09-25T02:27:00Z">
        <w:r w:rsidR="004110D7">
          <w:t xml:space="preserve"> While it is beyond the scope of this paper to discuss strategies the various for setting priors, this is a core topic in any </w:t>
        </w:r>
      </w:ins>
      <w:ins w:id="287" w:author="Matthew Kay" w:date="2015-09-25T02:28:00Z">
        <w:r w:rsidR="004110D7">
          <w:t xml:space="preserve">book on </w:t>
        </w:r>
      </w:ins>
      <w:ins w:id="288" w:author="Matthew Kay" w:date="2015-09-25T02:27:00Z">
        <w:r w:rsidR="004110D7">
          <w:t xml:space="preserve">Bayesian analysis </w:t>
        </w:r>
      </w:ins>
      <w:ins w:id="289" w:author="Matthew Kay" w:date="2015-09-25T02:28:00Z">
        <w:r w:rsidR="004110D7">
          <w:t xml:space="preserve">(see e.g. </w:t>
        </w:r>
      </w:ins>
      <w:ins w:id="290" w:author="Matthew Kay" w:date="2015-09-25T03:20:00Z">
        <w:r w:rsidR="00D44708" w:rsidRPr="00D44708">
          <w:rPr>
            <w:rPrChange w:id="291" w:author="Matthew Kay" w:date="2015-09-25T03:20:00Z">
              <w:rPr>
                <w:highlight w:val="yellow"/>
              </w:rPr>
            </w:rPrChange>
          </w:rPr>
          <w:fldChar w:fldCharType="begin" w:fldLock="1"/>
        </w:r>
      </w:ins>
      <w:r w:rsidR="00515362">
        <w:instrText>ADDIN CSL_CITATION { "citationItems" : [ { "id" : "ITEM-1", "itemData" : { "author" : [ { "dropping-particle" : "", "family" : "Kruschke", "given" : "John K.", "non-dropping-particle" : "", "parse-names" : false, "suffix" : "" } ], "id" : "ITEM-1", "issued" : { "date-parts" : [ [ "2011" ] ] }, "publisher" : "Elsevier Inc.", "title" : "Doing Bayesian Data Analysis", "type" : "book" }, "uris" : [ "http://www.mendeley.com/documents/?uuid=2414d28f-8c2f-4837-b979-d035009cdf52" ] } ], "mendeley" : { "formattedCitation" : "[13]", "plainTextFormattedCitation" : "[13]", "previouslyFormattedCitation" : "[12]" }, "properties" : { "noteIndex" : 0 }, "schema" : "https://github.com/citation-style-language/schema/raw/master/csl-citation.json" }</w:instrText>
      </w:r>
      <w:r w:rsidR="00D44708" w:rsidRPr="00D44708">
        <w:rPr>
          <w:rPrChange w:id="292" w:author="Matthew Kay" w:date="2015-09-25T03:20:00Z">
            <w:rPr>
              <w:highlight w:val="yellow"/>
            </w:rPr>
          </w:rPrChange>
        </w:rPr>
        <w:fldChar w:fldCharType="separate"/>
      </w:r>
      <w:r w:rsidR="00515362" w:rsidRPr="00515362">
        <w:rPr>
          <w:noProof/>
        </w:rPr>
        <w:t>[13]</w:t>
      </w:r>
      <w:ins w:id="293" w:author="Matthew Kay" w:date="2015-09-25T03:20:00Z">
        <w:r w:rsidR="00D44708" w:rsidRPr="00D44708">
          <w:rPr>
            <w:rPrChange w:id="294" w:author="Matthew Kay" w:date="2015-09-25T03:20:00Z">
              <w:rPr>
                <w:highlight w:val="yellow"/>
              </w:rPr>
            </w:rPrChange>
          </w:rPr>
          <w:fldChar w:fldCharType="end"/>
        </w:r>
      </w:ins>
      <w:ins w:id="295" w:author="Matthew Kay" w:date="2015-09-25T02:28:00Z">
        <w:r w:rsidR="004110D7">
          <w:t>).</w:t>
        </w:r>
      </w:ins>
    </w:p>
    <w:p w14:paraId="54817B77" w14:textId="68076CD4" w:rsidR="0002541C" w:rsidRDefault="00EB5AA2"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296" w:name="h.oqgmlfe0lndx" w:colFirst="0" w:colLast="0"/>
      <w:bookmarkEnd w:id="296"/>
      <w:r>
        <w:rPr>
          <w:noProof/>
        </w:rPr>
        <mc:AlternateContent>
          <mc:Choice Requires="wps">
            <w:drawing>
              <wp:anchor distT="45720" distB="45720" distL="114300" distR="114300" simplePos="0" relativeHeight="251614720" behindDoc="0" locked="0" layoutInCell="1" allowOverlap="1" wp14:anchorId="59DC8238" wp14:editId="1C57AA4C">
                <wp:simplePos x="0" y="0"/>
                <wp:positionH relativeFrom="margin">
                  <wp:posOffset>0</wp:posOffset>
                </wp:positionH>
                <wp:positionV relativeFrom="margin">
                  <wp:posOffset>3810</wp:posOffset>
                </wp:positionV>
                <wp:extent cx="6391275" cy="3300730"/>
                <wp:effectExtent l="0" t="0" r="9525" b="1397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91275" cy="3300730"/>
                        </a:xfrm>
                        <a:prstGeom prst="rect">
                          <a:avLst/>
                        </a:prstGeom>
                        <a:noFill/>
                        <a:ln w="9525">
                          <a:noFill/>
                          <a:miter lim="800000"/>
                          <a:headEnd/>
                          <a:tailEnd/>
                        </a:ln>
                      </wps:spPr>
                      <wps:txbx>
                        <w:txbxContent>
                          <w:p w14:paraId="1E87DFFD" w14:textId="70A11EAB" w:rsidR="00C61C18" w:rsidRDefault="00C61C18"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297" w:author="Matthew Kay" w:date="2015-09-25T01:06:00Z">
                              <w:r>
                                <w:rPr>
                                  <w:noProof/>
                                </w:rPr>
                                <w:drawing>
                                  <wp:inline distT="0" distB="0" distL="0" distR="0" wp14:anchorId="70228A97" wp14:editId="77B8E39A">
                                    <wp:extent cx="6382385" cy="287210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orest-plot-edited.eps"/>
                                            <pic:cNvPicPr/>
                                          </pic:nvPicPr>
                                          <pic:blipFill>
                                            <a:blip r:embed="rId10">
                                              <a:extLst>
                                                <a:ext uri="{28A0092B-C50C-407E-A947-70E740481C1C}">
                                                  <a14:useLocalDpi xmlns:a14="http://schemas.microsoft.com/office/drawing/2010/main" val="0"/>
                                                </a:ext>
                                              </a:extLst>
                                            </a:blip>
                                            <a:stretch>
                                              <a:fillRect/>
                                            </a:stretch>
                                          </pic:blipFill>
                                          <pic:spPr>
                                            <a:xfrm>
                                              <a:off x="0" y="0"/>
                                              <a:ext cx="6382385" cy="2872105"/>
                                            </a:xfrm>
                                            <a:prstGeom prst="rect">
                                              <a:avLst/>
                                            </a:prstGeom>
                                          </pic:spPr>
                                        </pic:pic>
                                      </a:graphicData>
                                    </a:graphic>
                                  </wp:inline>
                                </w:drawing>
                              </w:r>
                            </w:ins>
                            <w:del w:id="298" w:author="Matthew Kay" w:date="2015-09-25T01:06:00Z">
                              <w:r w:rsidDel="00E60D1D">
                                <w:rPr>
                                  <w:noProof/>
                                </w:rPr>
                                <w:drawing>
                                  <wp:inline distT="0" distB="0" distL="0" distR="0" wp14:anchorId="792EBA9C" wp14:editId="0B33F40E">
                                    <wp:extent cx="6382385" cy="291846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orest-plot-edited.eps"/>
                                            <pic:cNvPicPr/>
                                          </pic:nvPicPr>
                                          <pic:blipFill>
                                            <a:blip r:embed="rId11">
                                              <a:extLst>
                                                <a:ext uri="{28A0092B-C50C-407E-A947-70E740481C1C}">
                                                  <a14:useLocalDpi xmlns:a14="http://schemas.microsoft.com/office/drawing/2010/main" val="0"/>
                                                </a:ext>
                                              </a:extLst>
                                            </a:blip>
                                            <a:stretch>
                                              <a:fillRect/>
                                            </a:stretch>
                                          </pic:blipFill>
                                          <pic:spPr>
                                            <a:xfrm>
                                              <a:off x="0" y="0"/>
                                              <a:ext cx="6382385" cy="2918460"/>
                                            </a:xfrm>
                                            <a:prstGeom prst="rect">
                                              <a:avLst/>
                                            </a:prstGeom>
                                          </pic:spPr>
                                        </pic:pic>
                                      </a:graphicData>
                                    </a:graphic>
                                  </wp:inline>
                                </w:drawing>
                              </w:r>
                            </w:del>
                          </w:p>
                          <w:p w14:paraId="07DD3480" w14:textId="22DD06B9" w:rsidR="00C61C18" w:rsidRDefault="00C61C18" w:rsidP="0002541C">
                            <w:pPr>
                              <w:pStyle w:val="Caption"/>
                            </w:pPr>
                            <w:bookmarkStart w:id="299" w:name="_Ref430911630"/>
                            <w:r>
                              <w:t xml:space="preserve">Figure </w:t>
                            </w:r>
                            <w:fldSimple w:instr=" SEQ Figure \* ARABIC ">
                              <w:r w:rsidR="00D456ED">
                                <w:rPr>
                                  <w:noProof/>
                                </w:rPr>
                                <w:t>1</w:t>
                              </w:r>
                            </w:fldSimple>
                            <w:bookmarkEnd w:id="299"/>
                            <w:r>
                              <w:t xml:space="preserve">. </w:t>
                            </w:r>
                            <w:del w:id="300" w:author="Matthew Kay" w:date="2015-09-25T02:28:00Z">
                              <w:r w:rsidDel="004110D7">
                                <w:rPr>
                                  <w:highlight w:val="yellow"/>
                                </w:rPr>
                                <w:delText>Figure XXX.</w:delText>
                              </w:r>
                              <w:r w:rsidDel="004110D7">
                                <w:delText xml:space="preserve"> </w:delText>
                              </w:r>
                            </w:del>
                            <w:r>
                              <w:t>Forest plots of effects from the frequentist and Bayesian analyses applied to one of our simulated worlds</w:t>
                            </w:r>
                            <w:ins w:id="301" w:author="Matthew Kay" w:date="2015-09-25T02:40:00Z">
                              <w:r>
                                <w:t xml:space="preserve"> with 100 participants per condition.</w:t>
                              </w:r>
                            </w:ins>
                            <w:del w:id="302" w:author="Matthew Kay" w:date="2015-09-25T02:40:00Z">
                              <w:r w:rsidDel="00C61C18">
                                <w:delText>.</w:delText>
                              </w:r>
                            </w:del>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9DC8238" id="_x0000_s1027" type="#_x0000_t202" style="position:absolute;margin-left:0;margin-top:.3pt;width:503.25pt;height:259.9pt;z-index:25161472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" filled="f" stroked="f">
                <v:textbox style="mso-fit-shape-to-text:t" inset="0,0,0,0">
                  <w:txbxContent>
                    <w:p w14:paraId="1E87DFFD" w14:textId="70A11EAB" w:rsidR="00C61C18" w:rsidRDefault="00C61C18"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303" w:author="Matthew Kay" w:date="2015-09-25T01:06:00Z">
                        <w:r>
                          <w:rPr>
                            <w:noProof/>
                          </w:rPr>
                          <w:drawing>
                            <wp:inline distT="0" distB="0" distL="0" distR="0" wp14:anchorId="70228A97" wp14:editId="77B8E39A">
                              <wp:extent cx="6382385" cy="287210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orest-plot-edited.eps"/>
                                      <pic:cNvPicPr/>
                                    </pic:nvPicPr>
                                    <pic:blipFill>
                                      <a:blip r:embed="rId10">
                                        <a:extLst>
                                          <a:ext uri="{28A0092B-C50C-407E-A947-70E740481C1C}">
                                            <a14:useLocalDpi xmlns:a14="http://schemas.microsoft.com/office/drawing/2010/main" val="0"/>
                                          </a:ext>
                                        </a:extLst>
                                      </a:blip>
                                      <a:stretch>
                                        <a:fillRect/>
                                      </a:stretch>
                                    </pic:blipFill>
                                    <pic:spPr>
                                      <a:xfrm>
                                        <a:off x="0" y="0"/>
                                        <a:ext cx="6382385" cy="2872105"/>
                                      </a:xfrm>
                                      <a:prstGeom prst="rect">
                                        <a:avLst/>
                                      </a:prstGeom>
                                    </pic:spPr>
                                  </pic:pic>
                                </a:graphicData>
                              </a:graphic>
                            </wp:inline>
                          </w:drawing>
                        </w:r>
                      </w:ins>
                      <w:del w:id="304" w:author="Matthew Kay" w:date="2015-09-25T01:06:00Z">
                        <w:r w:rsidDel="00E60D1D">
                          <w:rPr>
                            <w:noProof/>
                          </w:rPr>
                          <w:drawing>
                            <wp:inline distT="0" distB="0" distL="0" distR="0" wp14:anchorId="792EBA9C" wp14:editId="0B33F40E">
                              <wp:extent cx="6382385" cy="291846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orest-plot-edited.eps"/>
                                      <pic:cNvPicPr/>
                                    </pic:nvPicPr>
                                    <pic:blipFill>
                                      <a:blip r:embed="rId11">
                                        <a:extLst>
                                          <a:ext uri="{28A0092B-C50C-407E-A947-70E740481C1C}">
                                            <a14:useLocalDpi xmlns:a14="http://schemas.microsoft.com/office/drawing/2010/main" val="0"/>
                                          </a:ext>
                                        </a:extLst>
                                      </a:blip>
                                      <a:stretch>
                                        <a:fillRect/>
                                      </a:stretch>
                                    </pic:blipFill>
                                    <pic:spPr>
                                      <a:xfrm>
                                        <a:off x="0" y="0"/>
                                        <a:ext cx="6382385" cy="2918460"/>
                                      </a:xfrm>
                                      <a:prstGeom prst="rect">
                                        <a:avLst/>
                                      </a:prstGeom>
                                    </pic:spPr>
                                  </pic:pic>
                                </a:graphicData>
                              </a:graphic>
                            </wp:inline>
                          </w:drawing>
                        </w:r>
                      </w:del>
                    </w:p>
                    <w:p w14:paraId="07DD3480" w14:textId="22DD06B9" w:rsidR="00C61C18" w:rsidRDefault="00C61C18" w:rsidP="0002541C">
                      <w:pPr>
                        <w:pStyle w:val="Caption"/>
                      </w:pPr>
                      <w:bookmarkStart w:id="305" w:name="_Ref430911630"/>
                      <w:r>
                        <w:t xml:space="preserve">Figure </w:t>
                      </w:r>
                      <w:fldSimple w:instr=" SEQ Figure \* ARABIC ">
                        <w:r w:rsidR="00D456ED">
                          <w:rPr>
                            <w:noProof/>
                          </w:rPr>
                          <w:t>1</w:t>
                        </w:r>
                      </w:fldSimple>
                      <w:bookmarkEnd w:id="305"/>
                      <w:r>
                        <w:t xml:space="preserve">. </w:t>
                      </w:r>
                      <w:del w:id="306" w:author="Matthew Kay" w:date="2015-09-25T02:28:00Z">
                        <w:r w:rsidDel="004110D7">
                          <w:rPr>
                            <w:highlight w:val="yellow"/>
                          </w:rPr>
                          <w:delText>Figure XXX.</w:delText>
                        </w:r>
                        <w:r w:rsidDel="004110D7">
                          <w:delText xml:space="preserve"> </w:delText>
                        </w:r>
                      </w:del>
                      <w:r>
                        <w:t>Forest plots of effects from the frequentist and Bayesian analyses applied to one of our simulated worlds</w:t>
                      </w:r>
                      <w:ins w:id="307" w:author="Matthew Kay" w:date="2015-09-25T02:40:00Z">
                        <w:r>
                          <w:t xml:space="preserve"> with 100 participants per condition.</w:t>
                        </w:r>
                      </w:ins>
                      <w:del w:id="308" w:author="Matthew Kay" w:date="2015-09-25T02:40:00Z">
                        <w:r w:rsidDel="00C61C18">
                          <w:delText>.</w:delText>
                        </w:r>
                      </w:del>
                    </w:p>
                  </w:txbxContent>
                </v:textbox>
                <w10:wrap type="square" anchorx="margin" anchory="margin"/>
              </v:shape>
            </w:pict>
          </mc:Fallback>
        </mc:AlternateContent>
      </w:r>
      <w:r w:rsidR="0002541C">
        <w:t>Results</w:t>
      </w:r>
    </w:p>
    <w:p w14:paraId="066A5E39" w14:textId="77777777" w:rsidR="0002541C" w:rsidRDefault="0002541C" w:rsidP="0002541C">
      <w:pPr>
        <w:pStyle w:val="Heading3"/>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309" w:name="h.q3r5mt23g97x" w:colFirst="0" w:colLast="0"/>
      <w:bookmarkEnd w:id="309"/>
      <w:r>
        <w:t>In a single world</w:t>
      </w:r>
    </w:p>
    <w:p w14:paraId="2ECE8805" w14:textId="0346B4C4"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Before </w:t>
      </w:r>
      <w:del w:id="310" w:author="Greg Nelson" w:date="2015-09-24T18:36:00Z">
        <w:r w:rsidDel="000262EA">
          <w:delText>considering the differences in</w:delText>
        </w:r>
      </w:del>
      <w:ins w:id="311" w:author="Greg Nelson" w:date="2015-09-24T18:36:00Z">
        <w:r w:rsidR="000262EA">
          <w:t>contrasting the Bayesian and frequentist</w:t>
        </w:r>
      </w:ins>
      <w:r>
        <w:t xml:space="preserve"> results across all simulated worlds, we will first walk through the results </w:t>
      </w:r>
      <w:ins w:id="312" w:author="Greg Nelson" w:date="2015-09-24T18:36:00Z">
        <w:r w:rsidR="000262EA">
          <w:t>of</w:t>
        </w:r>
      </w:ins>
      <w:del w:id="313" w:author="Greg Nelson" w:date="2015-09-24T18:36:00Z">
        <w:r w:rsidDel="000262EA">
          <w:delText>in</w:delText>
        </w:r>
      </w:del>
      <w:r>
        <w:t xml:space="preserve"> one simulation. </w:t>
      </w:r>
      <w:ins w:id="314" w:author="Greg Nelson" w:date="2015-09-24T18:39:00Z">
        <w:del w:id="315" w:author="Matthew Kay" w:date="2015-09-25T03:40:00Z">
          <w:r w:rsidR="000262EA" w:rsidDel="00515362">
            <w:delText xml:space="preserve">We selected this simulation randomly &lt;otherwise how selected&gt;. </w:delText>
          </w:r>
        </w:del>
      </w:ins>
      <w:del w:id="316" w:author="Matthew Kay" w:date="2015-09-25T03:40:00Z">
        <w:r w:rsidDel="00515362">
          <w:delText>T</w:delText>
        </w:r>
      </w:del>
      <w:ins w:id="317" w:author="Matthew Kay" w:date="2015-09-25T03:40:00Z">
        <w:r w:rsidR="00515362">
          <w:t>T</w:t>
        </w:r>
      </w:ins>
      <w:r>
        <w:t>he results of the frequentist analysis are shown</w:t>
      </w:r>
      <w:ins w:id="318" w:author="Greg Nelson" w:date="2015-09-24T18:42:00Z">
        <w:r w:rsidR="000262EA">
          <w:t xml:space="preserve"> above</w:t>
        </w:r>
      </w:ins>
      <w:r>
        <w:t xml:space="preserve"> in</w:t>
      </w:r>
      <w:ins w:id="319" w:author="Matthew Kay" w:date="2015-09-25T02:28:00Z">
        <w:r w:rsidR="004110D7">
          <w:t xml:space="preserve"> </w:t>
        </w:r>
      </w:ins>
      <w:ins w:id="320" w:author="Matthew Kay" w:date="2015-09-25T02:31:00Z">
        <w:r w:rsidR="004110D7">
          <w:fldChar w:fldCharType="begin"/>
        </w:r>
        <w:r w:rsidR="004110D7">
          <w:instrText xml:space="preserve"> REF _Ref430911630 \h </w:instrText>
        </w:r>
      </w:ins>
      <w:r w:rsidR="004110D7">
        <w:fldChar w:fldCharType="separate"/>
      </w:r>
      <w:ins w:id="321" w:author="Matthew Kay" w:date="2015-09-25T03:54:00Z">
        <w:r w:rsidR="00D456ED">
          <w:t xml:space="preserve">Figure </w:t>
        </w:r>
        <w:r w:rsidR="00D456ED">
          <w:rPr>
            <w:noProof/>
          </w:rPr>
          <w:t>1</w:t>
        </w:r>
      </w:ins>
      <w:ins w:id="322" w:author="Matthew Kay" w:date="2015-09-25T02:31:00Z">
        <w:r w:rsidR="004110D7">
          <w:fldChar w:fldCharType="end"/>
        </w:r>
        <w:proofErr w:type="gramStart"/>
        <w:r w:rsidR="004110D7">
          <w:t>A</w:t>
        </w:r>
      </w:ins>
      <w:del w:id="323" w:author="Matthew Kay" w:date="2015-09-25T02:31:00Z">
        <w:r w:rsidDel="004110D7">
          <w:delText xml:space="preserve"> </w:delText>
        </w:r>
      </w:del>
      <w:ins w:id="324" w:author="Matthew Kay" w:date="2015-09-25T02:31:00Z">
        <w:r w:rsidR="004110D7">
          <w:t xml:space="preserve"> </w:t>
        </w:r>
      </w:ins>
      <w:del w:id="325" w:author="Matthew Kay" w:date="2015-09-25T02:31:00Z">
        <w:r w:rsidDel="004110D7">
          <w:rPr>
            <w:highlight w:val="yellow"/>
          </w:rPr>
          <w:delText>Figure XXX.A</w:delText>
        </w:r>
        <w:r w:rsidDel="004110D7">
          <w:delText xml:space="preserve"> </w:delText>
        </w:r>
      </w:del>
      <w:r>
        <w:t>and</w:t>
      </w:r>
      <w:proofErr w:type="gramEnd"/>
      <w:r>
        <w:t xml:space="preserve"> the results of the Bayesian analysis in</w:t>
      </w:r>
      <w:ins w:id="326" w:author="Matthew Kay" w:date="2015-09-25T02:31:00Z">
        <w:r w:rsidR="004110D7">
          <w:t xml:space="preserve"> </w:t>
        </w:r>
        <w:r w:rsidR="004110D7">
          <w:fldChar w:fldCharType="begin"/>
        </w:r>
        <w:r w:rsidR="004110D7">
          <w:instrText xml:space="preserve"> REF _Ref430911630 \h </w:instrText>
        </w:r>
      </w:ins>
      <w:r w:rsidR="004110D7">
        <w:fldChar w:fldCharType="separate"/>
      </w:r>
      <w:ins w:id="327" w:author="Matthew Kay" w:date="2015-09-25T03:54:00Z">
        <w:r w:rsidR="00D456ED">
          <w:t xml:space="preserve">Figure </w:t>
        </w:r>
        <w:r w:rsidR="00D456ED">
          <w:rPr>
            <w:noProof/>
          </w:rPr>
          <w:t>1</w:t>
        </w:r>
      </w:ins>
      <w:ins w:id="328" w:author="Matthew Kay" w:date="2015-09-25T02:31:00Z">
        <w:r w:rsidR="004110D7">
          <w:fldChar w:fldCharType="end"/>
        </w:r>
      </w:ins>
      <w:del w:id="329" w:author="Matthew Kay" w:date="2015-09-25T02:31:00Z">
        <w:r w:rsidDel="004110D7">
          <w:delText xml:space="preserve"> </w:delText>
        </w:r>
        <w:r w:rsidDel="004110D7">
          <w:rPr>
            <w:highlight w:val="yellow"/>
          </w:rPr>
          <w:delText>Figure XXX.B</w:delText>
        </w:r>
      </w:del>
      <w:ins w:id="330" w:author="Matthew Kay" w:date="2015-09-25T02:31:00Z">
        <w:r w:rsidR="004110D7">
          <w:t>B</w:t>
        </w:r>
      </w:ins>
      <w:r>
        <w:t>. Each figure shows a forest plot of results, with 95% CIs (</w:t>
      </w:r>
      <w:r>
        <w:rPr>
          <w:i/>
        </w:rPr>
        <w:t>confidence intervals</w:t>
      </w:r>
      <w:r>
        <w:t xml:space="preserve"> in the frequentist case; </w:t>
      </w:r>
      <w:r>
        <w:rPr>
          <w:i/>
        </w:rPr>
        <w:t xml:space="preserve">credibility intervals </w:t>
      </w:r>
      <w:r>
        <w:t xml:space="preserve">in the Bayesian case). In the frequentist case, a 95% confidence interval that does not overlap 0 is equivalent to a </w:t>
      </w:r>
      <w:r>
        <w:rPr>
          <w:i/>
        </w:rPr>
        <w:t>p</w:t>
      </w:r>
      <w:r>
        <w:t xml:space="preserve"> value of less than 0.05</w:t>
      </w:r>
      <w:ins w:id="331" w:author="Greg Nelson" w:date="2015-09-24T18:37:00Z">
        <w:r w:rsidR="000262EA">
          <w:t xml:space="preserve"> (</w:t>
        </w:r>
      </w:ins>
      <w:ins w:id="332" w:author="Greg Nelson" w:date="2015-09-24T18:38:00Z">
        <w:r w:rsidR="000262EA">
          <w:t>just as a 100-alpha percent CI not overlapping zero is equivalent to a p value less than alpha).</w:t>
        </w:r>
      </w:ins>
      <w:del w:id="333" w:author="Greg Nelson" w:date="2015-09-24T18:38:00Z">
        <w:r w:rsidDel="000262EA">
          <w:delText>.</w:delText>
        </w:r>
      </w:del>
      <w:r>
        <w:t xml:space="preserve"> The dashed vertical lines indicate the true effect sizes from which the data was simulated.</w:t>
      </w:r>
    </w:p>
    <w:p w14:paraId="450BEB23" w14:textId="613C1306"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b/>
        </w:rPr>
        <w:t>In the frequentist analysis</w:t>
      </w:r>
      <w:r>
        <w:t xml:space="preserve">, we have a promising first result in experiment 1. This is followed by two borderline results in experiments 2 and 3. Looking strictly at </w:t>
      </w:r>
      <w:r>
        <w:rPr>
          <w:i/>
        </w:rPr>
        <w:t>p</w:t>
      </w:r>
      <w:r>
        <w:t xml:space="preserve"> values, experiment 4 fails to replicate the result of experiment 1, though it does find some evidence of a difference between </w:t>
      </w:r>
      <w:r>
        <w:rPr>
          <w:i/>
        </w:rPr>
        <w:t xml:space="preserve">fast-to-slow </w:t>
      </w:r>
      <w:r>
        <w:t xml:space="preserve">and </w:t>
      </w:r>
      <w:r>
        <w:rPr>
          <w:i/>
        </w:rPr>
        <w:t>slow-to-fast</w:t>
      </w:r>
      <w:r>
        <w:t xml:space="preserve"> progress indicators. Finally, the meta-analysis is able to combine the previous estimates into a more precise and accurate estimate of the true effect --- assuming it is conducted and published.</w:t>
      </w:r>
    </w:p>
    <w:p w14:paraId="754884BD" w14:textId="482FE3BD"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Note that, because all of these experiments are run using the same number of participants, the confidence intervals are all approximately the same width; the only ways to increase </w:t>
      </w:r>
      <w:r>
        <w:lastRenderedPageBreak/>
        <w:t>our precision (i.e., decrease CI width) in the frequentist world are to increase the power of our experiment/analysis (for example by increasing our sample size, using a within-subjects design, or including covariates that explain some of the variation in the response) or by conducting meta-analysis. This limitation is not particularly helpful to the authors of experiments 1-4, since they may not have the resources to recruit more participants.</w:t>
      </w:r>
    </w:p>
    <w:p w14:paraId="7A193D7E" w14:textId="58B2C7E9" w:rsidR="0002541C" w:rsidRDefault="005E4BEB"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mc:AlternateContent>
          <mc:Choice Requires="wps">
            <w:drawing>
              <wp:anchor distT="45720" distB="45720" distL="114300" distR="114300" simplePos="0" relativeHeight="251699712" behindDoc="0" locked="0" layoutInCell="1" allowOverlap="1" wp14:anchorId="329CCF01" wp14:editId="3122EFB7">
                <wp:simplePos x="0" y="0"/>
                <wp:positionH relativeFrom="margin">
                  <wp:posOffset>3352800</wp:posOffset>
                </wp:positionH>
                <wp:positionV relativeFrom="margin">
                  <wp:posOffset>41910</wp:posOffset>
                </wp:positionV>
                <wp:extent cx="3044825" cy="7397115"/>
                <wp:effectExtent l="0" t="0" r="3175" b="13335"/>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4825" cy="7397115"/>
                        </a:xfrm>
                        <a:prstGeom prst="rect">
                          <a:avLst/>
                        </a:prstGeom>
                        <a:noFill/>
                        <a:ln w="9525">
                          <a:noFill/>
                          <a:miter lim="800000"/>
                          <a:headEnd/>
                          <a:tailEnd/>
                        </a:ln>
                      </wps:spPr>
                      <wps:txbx>
                        <w:txbxContent>
                          <w:p w14:paraId="2E2DACFC" w14:textId="76247FA3" w:rsidR="00C61C18" w:rsidRDefault="00C61C18"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334" w:author="Matthew Kay" w:date="2015-09-25T01:45:00Z">
                              <w:r>
                                <w:rPr>
                                  <w:noProof/>
                                </w:rPr>
                                <w:drawing>
                                  <wp:inline distT="0" distB="0" distL="0" distR="0" wp14:anchorId="71418A1F" wp14:editId="677CD962">
                                    <wp:extent cx="3035935" cy="3408045"/>
                                    <wp:effectExtent l="0" t="0" r="0"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otplot-freq-edited.eps"/>
                                            <pic:cNvPicPr/>
                                          </pic:nvPicPr>
                                          <pic:blipFill>
                                            <a:blip r:embed="rId12">
                                              <a:extLst>
                                                <a:ext uri="{28A0092B-C50C-407E-A947-70E740481C1C}">
                                                  <a14:useLocalDpi xmlns:a14="http://schemas.microsoft.com/office/drawing/2010/main" val="0"/>
                                                </a:ext>
                                              </a:extLst>
                                            </a:blip>
                                            <a:stretch>
                                              <a:fillRect/>
                                            </a:stretch>
                                          </pic:blipFill>
                                          <pic:spPr>
                                            <a:xfrm>
                                              <a:off x="0" y="0"/>
                                              <a:ext cx="3035935" cy="3408045"/>
                                            </a:xfrm>
                                            <a:prstGeom prst="rect">
                                              <a:avLst/>
                                            </a:prstGeom>
                                          </pic:spPr>
                                        </pic:pic>
                                      </a:graphicData>
                                    </a:graphic>
                                  </wp:inline>
                                </w:drawing>
                              </w:r>
                            </w:ins>
                            <w:del w:id="335" w:author="Matthew Kay" w:date="2015-09-25T01:07:00Z">
                              <w:r w:rsidDel="00E60D1D">
                                <w:rPr>
                                  <w:noProof/>
                                </w:rPr>
                                <w:drawing>
                                  <wp:inline distT="114300" distB="114300" distL="114300" distR="114300" wp14:anchorId="2A3314EC" wp14:editId="04B65D15">
                                    <wp:extent cx="3067050" cy="3067050"/>
                                    <wp:effectExtent l="0" t="0" r="0" b="0"/>
                                    <wp:docPr id="5" name="image08.png" descr="freq-means.png"/>
                                    <wp:cNvGraphicFramePr/>
                                    <a:graphic xmlns:a="http://schemas.openxmlformats.org/drawingml/2006/main">
                                      <a:graphicData uri="http://schemas.openxmlformats.org/drawingml/2006/picture">
                                        <pic:pic xmlns:pic="http://schemas.openxmlformats.org/drawingml/2006/picture">
                                          <pic:nvPicPr>
                                            <pic:cNvPr id="0" name="image08.png" descr="freq-means.png"/>
                                            <pic:cNvPicPr preferRelativeResize="0"/>
                                          </pic:nvPicPr>
                                          <pic:blipFill>
                                            <a:blip r:embed="rId13"/>
                                            <a:srcRect/>
                                            <a:stretch>
                                              <a:fillRect/>
                                            </a:stretch>
                                          </pic:blipFill>
                                          <pic:spPr>
                                            <a:xfrm>
                                              <a:off x="0" y="0"/>
                                              <a:ext cx="3067260" cy="3067260"/>
                                            </a:xfrm>
                                            <a:prstGeom prst="rect">
                                              <a:avLst/>
                                            </a:prstGeom>
                                            <a:ln/>
                                          </pic:spPr>
                                        </pic:pic>
                                      </a:graphicData>
                                    </a:graphic>
                                  </wp:inline>
                                </w:drawing>
                              </w:r>
                            </w:del>
                          </w:p>
                          <w:p w14:paraId="65B1A977" w14:textId="77777777" w:rsidR="00C61C18" w:rsidRDefault="00C61C18"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336" w:author="Matthew Kay" w:date="2015-09-25T01:45:00Z"/>
                              </w:rPr>
                            </w:pPr>
                          </w:p>
                          <w:p w14:paraId="29521D49" w14:textId="346328AF" w:rsidR="00C61C18" w:rsidRDefault="00C61C18"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337" w:author="Matthew Kay" w:date="2015-09-25T01:45:00Z">
                              <w:r>
                                <w:rPr>
                                  <w:noProof/>
                                </w:rPr>
                                <w:drawing>
                                  <wp:inline distT="0" distB="0" distL="0" distR="0" wp14:anchorId="5B1C9BDD" wp14:editId="3F3EC252">
                                    <wp:extent cx="3035935" cy="339598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otplot-bayes-edited.eps"/>
                                            <pic:cNvPicPr/>
                                          </pic:nvPicPr>
                                          <pic:blipFill>
                                            <a:blip r:embed="rId14">
                                              <a:extLst>
                                                <a:ext uri="{28A0092B-C50C-407E-A947-70E740481C1C}">
                                                  <a14:useLocalDpi xmlns:a14="http://schemas.microsoft.com/office/drawing/2010/main" val="0"/>
                                                </a:ext>
                                              </a:extLst>
                                            </a:blip>
                                            <a:stretch>
                                              <a:fillRect/>
                                            </a:stretch>
                                          </pic:blipFill>
                                          <pic:spPr>
                                            <a:xfrm>
                                              <a:off x="0" y="0"/>
                                              <a:ext cx="3035935" cy="3395980"/>
                                            </a:xfrm>
                                            <a:prstGeom prst="rect">
                                              <a:avLst/>
                                            </a:prstGeom>
                                          </pic:spPr>
                                        </pic:pic>
                                      </a:graphicData>
                                    </a:graphic>
                                  </wp:inline>
                                </w:drawing>
                              </w:r>
                            </w:ins>
                            <w:del w:id="338" w:author="Matthew Kay" w:date="2015-09-25T01:07:00Z">
                              <w:r w:rsidDel="00E60D1D">
                                <w:rPr>
                                  <w:noProof/>
                                </w:rPr>
                                <w:drawing>
                                  <wp:inline distT="114300" distB="114300" distL="114300" distR="114300" wp14:anchorId="631D9CB5" wp14:editId="0211C0CC">
                                    <wp:extent cx="3086100" cy="3086100"/>
                                    <wp:effectExtent l="0" t="0" r="0" b="0"/>
                                    <wp:docPr id="6" name="image10.png" descr="bayes-means.png"/>
                                    <wp:cNvGraphicFramePr/>
                                    <a:graphic xmlns:a="http://schemas.openxmlformats.org/drawingml/2006/main">
                                      <a:graphicData uri="http://schemas.openxmlformats.org/drawingml/2006/picture">
                                        <pic:pic xmlns:pic="http://schemas.openxmlformats.org/drawingml/2006/picture">
                                          <pic:nvPicPr>
                                            <pic:cNvPr id="0" name="image10.png" descr="bayes-means.png"/>
                                            <pic:cNvPicPr preferRelativeResize="0"/>
                                          </pic:nvPicPr>
                                          <pic:blipFill>
                                            <a:blip r:embed="rId15"/>
                                            <a:srcRect/>
                                            <a:stretch>
                                              <a:fillRect/>
                                            </a:stretch>
                                          </pic:blipFill>
                                          <pic:spPr>
                                            <a:xfrm>
                                              <a:off x="0" y="0"/>
                                              <a:ext cx="3086315" cy="3086315"/>
                                            </a:xfrm>
                                            <a:prstGeom prst="rect">
                                              <a:avLst/>
                                            </a:prstGeom>
                                            <a:ln/>
                                          </pic:spPr>
                                        </pic:pic>
                                      </a:graphicData>
                                    </a:graphic>
                                  </wp:inline>
                                </w:drawing>
                              </w:r>
                            </w:del>
                          </w:p>
                          <w:p w14:paraId="37E3980D" w14:textId="665D17D0" w:rsidR="00C61C18" w:rsidRDefault="00C61C18" w:rsidP="00B333C0">
                            <w:pPr>
                              <w:pStyle w:val="Caption"/>
                            </w:pPr>
                            <w:bookmarkStart w:id="339" w:name="_Ref430911856"/>
                            <w:r>
                              <w:t xml:space="preserve">Figure </w:t>
                            </w:r>
                            <w:fldSimple w:instr=" SEQ Figure \* ARABIC ">
                              <w:r w:rsidR="00D456ED">
                                <w:rPr>
                                  <w:noProof/>
                                </w:rPr>
                                <w:t>2</w:t>
                              </w:r>
                            </w:fldSimple>
                            <w:bookmarkEnd w:id="339"/>
                            <w:r>
                              <w:t xml:space="preserve">. </w:t>
                            </w:r>
                            <w:del w:id="340" w:author="Matthew Kay" w:date="2015-09-25T01:47:00Z">
                              <w:r w:rsidDel="005E4BEB">
                                <w:rPr>
                                  <w:highlight w:val="yellow"/>
                                </w:rPr>
                                <w:delText>[Figure YYY. As above, to be annotated etc.]</w:delText>
                              </w:r>
                            </w:del>
                            <w:ins w:id="341" w:author="Matthew Kay" w:date="2015-09-25T01:47:00Z">
                              <w:r>
                                <w:t>Results of the Frequentist (A) and Bayesian (B) analyses of all simulated worlds with 100 participants per condition.</w:t>
                              </w:r>
                            </w:ins>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29CCF01" id="_x0000_s1028" type="#_x0000_t202" style="position:absolute;left:0;text-align:left;margin-left:264pt;margin-top:3.3pt;width:239.75pt;height:582.45pt;z-index:25169971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" filled="f" stroked="f">
                <v:textbox style="mso-fit-shape-to-text:t" inset="0,0,0,0">
                  <w:txbxContent>
                    <w:p w14:paraId="2E2DACFC" w14:textId="76247FA3" w:rsidR="00C61C18" w:rsidRDefault="00C61C18"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342" w:author="Matthew Kay" w:date="2015-09-25T01:45:00Z">
                        <w:r>
                          <w:rPr>
                            <w:noProof/>
                          </w:rPr>
                          <w:drawing>
                            <wp:inline distT="0" distB="0" distL="0" distR="0" wp14:anchorId="71418A1F" wp14:editId="677CD962">
                              <wp:extent cx="3035935" cy="3408045"/>
                              <wp:effectExtent l="0" t="0" r="0"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otplot-freq-edited.eps"/>
                                      <pic:cNvPicPr/>
                                    </pic:nvPicPr>
                                    <pic:blipFill>
                                      <a:blip r:embed="rId12">
                                        <a:extLst>
                                          <a:ext uri="{28A0092B-C50C-407E-A947-70E740481C1C}">
                                            <a14:useLocalDpi xmlns:a14="http://schemas.microsoft.com/office/drawing/2010/main" val="0"/>
                                          </a:ext>
                                        </a:extLst>
                                      </a:blip>
                                      <a:stretch>
                                        <a:fillRect/>
                                      </a:stretch>
                                    </pic:blipFill>
                                    <pic:spPr>
                                      <a:xfrm>
                                        <a:off x="0" y="0"/>
                                        <a:ext cx="3035935" cy="3408045"/>
                                      </a:xfrm>
                                      <a:prstGeom prst="rect">
                                        <a:avLst/>
                                      </a:prstGeom>
                                    </pic:spPr>
                                  </pic:pic>
                                </a:graphicData>
                              </a:graphic>
                            </wp:inline>
                          </w:drawing>
                        </w:r>
                      </w:ins>
                      <w:del w:id="343" w:author="Matthew Kay" w:date="2015-09-25T01:07:00Z">
                        <w:r w:rsidDel="00E60D1D">
                          <w:rPr>
                            <w:noProof/>
                          </w:rPr>
                          <w:drawing>
                            <wp:inline distT="114300" distB="114300" distL="114300" distR="114300" wp14:anchorId="2A3314EC" wp14:editId="04B65D15">
                              <wp:extent cx="3067050" cy="3067050"/>
                              <wp:effectExtent l="0" t="0" r="0" b="0"/>
                              <wp:docPr id="5" name="image08.png" descr="freq-means.png"/>
                              <wp:cNvGraphicFramePr/>
                              <a:graphic xmlns:a="http://schemas.openxmlformats.org/drawingml/2006/main">
                                <a:graphicData uri="http://schemas.openxmlformats.org/drawingml/2006/picture">
                                  <pic:pic xmlns:pic="http://schemas.openxmlformats.org/drawingml/2006/picture">
                                    <pic:nvPicPr>
                                      <pic:cNvPr id="0" name="image08.png" descr="freq-means.png"/>
                                      <pic:cNvPicPr preferRelativeResize="0"/>
                                    </pic:nvPicPr>
                                    <pic:blipFill>
                                      <a:blip r:embed="rId13"/>
                                      <a:srcRect/>
                                      <a:stretch>
                                        <a:fillRect/>
                                      </a:stretch>
                                    </pic:blipFill>
                                    <pic:spPr>
                                      <a:xfrm>
                                        <a:off x="0" y="0"/>
                                        <a:ext cx="3067260" cy="3067260"/>
                                      </a:xfrm>
                                      <a:prstGeom prst="rect">
                                        <a:avLst/>
                                      </a:prstGeom>
                                      <a:ln/>
                                    </pic:spPr>
                                  </pic:pic>
                                </a:graphicData>
                              </a:graphic>
                            </wp:inline>
                          </w:drawing>
                        </w:r>
                      </w:del>
                    </w:p>
                    <w:p w14:paraId="65B1A977" w14:textId="77777777" w:rsidR="00C61C18" w:rsidRDefault="00C61C18"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344" w:author="Matthew Kay" w:date="2015-09-25T01:45:00Z"/>
                        </w:rPr>
                      </w:pPr>
                    </w:p>
                    <w:p w14:paraId="29521D49" w14:textId="346328AF" w:rsidR="00C61C18" w:rsidRDefault="00C61C18"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345" w:author="Matthew Kay" w:date="2015-09-25T01:45:00Z">
                        <w:r>
                          <w:rPr>
                            <w:noProof/>
                          </w:rPr>
                          <w:drawing>
                            <wp:inline distT="0" distB="0" distL="0" distR="0" wp14:anchorId="5B1C9BDD" wp14:editId="3F3EC252">
                              <wp:extent cx="3035935" cy="339598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otplot-bayes-edited.eps"/>
                                      <pic:cNvPicPr/>
                                    </pic:nvPicPr>
                                    <pic:blipFill>
                                      <a:blip r:embed="rId14">
                                        <a:extLst>
                                          <a:ext uri="{28A0092B-C50C-407E-A947-70E740481C1C}">
                                            <a14:useLocalDpi xmlns:a14="http://schemas.microsoft.com/office/drawing/2010/main" val="0"/>
                                          </a:ext>
                                        </a:extLst>
                                      </a:blip>
                                      <a:stretch>
                                        <a:fillRect/>
                                      </a:stretch>
                                    </pic:blipFill>
                                    <pic:spPr>
                                      <a:xfrm>
                                        <a:off x="0" y="0"/>
                                        <a:ext cx="3035935" cy="3395980"/>
                                      </a:xfrm>
                                      <a:prstGeom prst="rect">
                                        <a:avLst/>
                                      </a:prstGeom>
                                    </pic:spPr>
                                  </pic:pic>
                                </a:graphicData>
                              </a:graphic>
                            </wp:inline>
                          </w:drawing>
                        </w:r>
                      </w:ins>
                      <w:del w:id="346" w:author="Matthew Kay" w:date="2015-09-25T01:07:00Z">
                        <w:r w:rsidDel="00E60D1D">
                          <w:rPr>
                            <w:noProof/>
                          </w:rPr>
                          <w:drawing>
                            <wp:inline distT="114300" distB="114300" distL="114300" distR="114300" wp14:anchorId="631D9CB5" wp14:editId="0211C0CC">
                              <wp:extent cx="3086100" cy="3086100"/>
                              <wp:effectExtent l="0" t="0" r="0" b="0"/>
                              <wp:docPr id="6" name="image10.png" descr="bayes-means.png"/>
                              <wp:cNvGraphicFramePr/>
                              <a:graphic xmlns:a="http://schemas.openxmlformats.org/drawingml/2006/main">
                                <a:graphicData uri="http://schemas.openxmlformats.org/drawingml/2006/picture">
                                  <pic:pic xmlns:pic="http://schemas.openxmlformats.org/drawingml/2006/picture">
                                    <pic:nvPicPr>
                                      <pic:cNvPr id="0" name="image10.png" descr="bayes-means.png"/>
                                      <pic:cNvPicPr preferRelativeResize="0"/>
                                    </pic:nvPicPr>
                                    <pic:blipFill>
                                      <a:blip r:embed="rId15"/>
                                      <a:srcRect/>
                                      <a:stretch>
                                        <a:fillRect/>
                                      </a:stretch>
                                    </pic:blipFill>
                                    <pic:spPr>
                                      <a:xfrm>
                                        <a:off x="0" y="0"/>
                                        <a:ext cx="3086315" cy="3086315"/>
                                      </a:xfrm>
                                      <a:prstGeom prst="rect">
                                        <a:avLst/>
                                      </a:prstGeom>
                                      <a:ln/>
                                    </pic:spPr>
                                  </pic:pic>
                                </a:graphicData>
                              </a:graphic>
                            </wp:inline>
                          </w:drawing>
                        </w:r>
                      </w:del>
                    </w:p>
                    <w:p w14:paraId="37E3980D" w14:textId="665D17D0" w:rsidR="00C61C18" w:rsidRDefault="00C61C18" w:rsidP="00B333C0">
                      <w:pPr>
                        <w:pStyle w:val="Caption"/>
                      </w:pPr>
                      <w:bookmarkStart w:id="347" w:name="_Ref430911856"/>
                      <w:r>
                        <w:t xml:space="preserve">Figure </w:t>
                      </w:r>
                      <w:fldSimple w:instr=" SEQ Figure \* ARABIC ">
                        <w:r w:rsidR="00D456ED">
                          <w:rPr>
                            <w:noProof/>
                          </w:rPr>
                          <w:t>2</w:t>
                        </w:r>
                      </w:fldSimple>
                      <w:bookmarkEnd w:id="347"/>
                      <w:r>
                        <w:t xml:space="preserve">. </w:t>
                      </w:r>
                      <w:del w:id="348" w:author="Matthew Kay" w:date="2015-09-25T01:47:00Z">
                        <w:r w:rsidDel="005E4BEB">
                          <w:rPr>
                            <w:highlight w:val="yellow"/>
                          </w:rPr>
                          <w:delText>[Figure YYY. As above, to be annotated etc.]</w:delText>
                        </w:r>
                      </w:del>
                      <w:ins w:id="349" w:author="Matthew Kay" w:date="2015-09-25T01:47:00Z">
                        <w:r>
                          <w:t>Results of the Frequentist (A) and Bayesian (B) analyses of all simulated worlds with 100 participants per condition.</w:t>
                        </w:r>
                      </w:ins>
                    </w:p>
                  </w:txbxContent>
                </v:textbox>
                <w10:wrap type="square" anchorx="margin" anchory="margin"/>
              </v:shape>
            </w:pict>
          </mc:Fallback>
        </mc:AlternateContent>
      </w:r>
      <w:r w:rsidR="0002541C">
        <w:t xml:space="preserve">In addition, the small variation in intervals from experiments 1-3 represent vastly different conclusions if we reduce the results to null hypothesis tests: experiments 1 and 3 reject the null (p &lt; 0.05); experiment 2 does not. This highlights the problem with reducing estimation to a binary choice (“effect” or “no effect”): these estimates are all similar, but the decision to reject (or not) the null hypothesis hinges on whether the 95% confidence interval happens to overlap 0. </w:t>
      </w:r>
    </w:p>
    <w:p w14:paraId="35590E46" w14:textId="66E11EEB"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b/>
        </w:rPr>
        <w:t>In the Bayesian analysis,</w:t>
      </w:r>
      <w:r>
        <w:t xml:space="preserve"> the result of the first experiment is virtually identical to the frequentist world (we used a weakly-informed C</w:t>
      </w:r>
      <w:del w:id="350" w:author="Matthew Kay" w:date="2015-09-25T02:26:00Z">
        <w:r w:rsidDel="004110D7">
          <w:delText>u</w:delText>
        </w:r>
      </w:del>
      <w:r>
        <w:t>a</w:t>
      </w:r>
      <w:ins w:id="351" w:author="Matthew Kay" w:date="2015-09-25T02:26:00Z">
        <w:r w:rsidR="004110D7">
          <w:t>u</w:t>
        </w:r>
      </w:ins>
      <w:r>
        <w:t xml:space="preserve">chy(0, 2.5) prior for logistic regression parameters recommended by </w:t>
      </w:r>
      <w:proofErr w:type="spellStart"/>
      <w:r>
        <w:t>Gelman</w:t>
      </w:r>
      <w:proofErr w:type="spellEnd"/>
      <w:r>
        <w:t xml:space="preserve"> </w:t>
      </w:r>
      <w:r>
        <w:rPr>
          <w:i/>
        </w:rPr>
        <w:t>et al.</w:t>
      </w:r>
      <w:ins w:id="352" w:author="Matthew Kay" w:date="2015-09-25T03:25:00Z">
        <w:r w:rsidR="00D67EE2">
          <w:rPr>
            <w:i/>
          </w:rPr>
          <w:t xml:space="preserve"> </w:t>
        </w:r>
        <w:r w:rsidR="00D67EE2">
          <w:fldChar w:fldCharType="begin" w:fldLock="1"/>
        </w:r>
      </w:ins>
      <w:r w:rsidR="00D67EE2">
        <w:instrText>ADDIN CSL_CITATION { "citationItems" : [ { "id" : "ITEM-1", "itemData" : { "author" : [ { "dropping-particle" : "", "family" : "Gelman", "given" : "Andrew", "non-dropping-particle" : "", "parse-names" : false, "suffix" : "" }, { "dropping-particle" : "", "family" : "Jakulin", "given" : "Aleks", "non-dropping-particle" : "", "parse-names" : false, "suffix" : "" }, { "dropping-particle" : "", "family" : "Pittau", "given" : "Maria Grazia", "non-dropping-particle" : "", "parse-names" : false, "suffix" : "" }, { "dropping-particle" : "", "family" : "Su", "given" : "Yu-Sung", "non-dropping-particle" : "", "parse-names" : false, "suffix" : "" } ], "container-title" : "The Annals of Applied Statistics", "id" : "ITEM-1", "issue" : "4", "issued" : { "date-parts" : [ [ "2008" ] ] }, "page" : "1360-1383", "title" : "A Weakly Informative Default Prior Distribution for Logistic and Other Regression Models", "type" : "article-journal", "volume" : "2" }, "uris" : [ "http://www.mendeley.com/documents/?uuid=b5a603ae-1989-416f-86e7-1bde14661f88" ] } ], "mendeley" : { "formattedCitation" : "[3]", "plainTextFormattedCitation" : "[3]", "previouslyFormattedCitation" : "[3]" }, "properties" : { "noteIndex" : 0 }, "schema" : "https://github.com/citation-style-language/schema/raw/master/csl-citation.json" }</w:instrText>
      </w:r>
      <w:r w:rsidR="00D67EE2">
        <w:fldChar w:fldCharType="separate"/>
      </w:r>
      <w:r w:rsidR="00D67EE2" w:rsidRPr="00D67EE2">
        <w:rPr>
          <w:noProof/>
        </w:rPr>
        <w:t>[3]</w:t>
      </w:r>
      <w:ins w:id="353" w:author="Matthew Kay" w:date="2015-09-25T03:25:00Z">
        <w:r w:rsidR="00D67EE2">
          <w:fldChar w:fldCharType="end"/>
        </w:r>
      </w:ins>
      <w:del w:id="354" w:author="Matthew Kay" w:date="2015-09-25T03:25:00Z">
        <w:r w:rsidDel="00D67EE2">
          <w:delText xml:space="preserve"> </w:delText>
        </w:r>
        <w:r w:rsidDel="00D67EE2">
          <w:rPr>
            <w:highlight w:val="yellow"/>
          </w:rPr>
          <w:delText>[]</w:delText>
        </w:r>
      </w:del>
      <w:r>
        <w:t xml:space="preserve">). However, in contrast to the frequentist world, in each subsequent experiment our estimate of the effect size becomes more precise. The authors of experiments 2 and 3 make a stronger contribution to the field by building on the results of prior work, rather than borderline failed replications. In experiment 4, the estimated effect of the fast-to-slow indicator is similar to that of the frequentist meta-analysis, </w:t>
      </w:r>
      <w:r>
        <w:rPr>
          <w:i/>
        </w:rPr>
        <w:t>one publication early</w:t>
      </w:r>
      <w:r>
        <w:t xml:space="preserve">. </w:t>
      </w:r>
      <w:r>
        <w:rPr>
          <w:b/>
        </w:rPr>
        <w:t>Bayesian analysis helps us learn faster and with fewer studies</w:t>
      </w:r>
      <w:r>
        <w:t xml:space="preserve">. </w:t>
      </w:r>
    </w:p>
    <w:p w14:paraId="348564E1" w14:textId="14936DF6"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Besides the benefit of getting quantitative knowledge accrual into the literature without requiring publication of meta-analysis, this also has additional benefits for the authors of experiment 4: note that, even though they are testing </w:t>
      </w:r>
      <w:del w:id="355" w:author="Greg Nelson" w:date="2015-09-24T18:59:00Z">
        <w:r w:rsidDel="0011786A">
          <w:delText xml:space="preserve">against </w:delText>
        </w:r>
      </w:del>
      <w:r>
        <w:t xml:space="preserve">a new technique that they don’t have strong priors for (the </w:t>
      </w:r>
      <w:r>
        <w:rPr>
          <w:i/>
        </w:rPr>
        <w:t xml:space="preserve">slow-to-fast </w:t>
      </w:r>
      <w:r>
        <w:t xml:space="preserve">indicator), the strong prior knowledge of the effect of the </w:t>
      </w:r>
      <w:r>
        <w:rPr>
          <w:i/>
        </w:rPr>
        <w:t xml:space="preserve">fast-to-slow </w:t>
      </w:r>
      <w:r>
        <w:t xml:space="preserve">indicator helps them estimate the effect of the novel technique more precisely. This is because the more precise estimate of </w:t>
      </w:r>
      <w:r>
        <w:rPr>
          <w:i/>
        </w:rPr>
        <w:t>fast-to-slow</w:t>
      </w:r>
      <w:r>
        <w:t xml:space="preserve"> also helps makes the estimate of the difference between </w:t>
      </w:r>
      <w:r>
        <w:rPr>
          <w:i/>
        </w:rPr>
        <w:t xml:space="preserve">fast-to-slow </w:t>
      </w:r>
      <w:r>
        <w:t xml:space="preserve">and </w:t>
      </w:r>
      <w:r>
        <w:rPr>
          <w:i/>
        </w:rPr>
        <w:t xml:space="preserve">slow-to-fast </w:t>
      </w:r>
      <w:r>
        <w:t xml:space="preserve">a little more precise. In other words, more precise estimates of techniques we’ve seen lead to more precise estimates of comparisons to new techniques, which even makes estimates of those new techniques a little more precise. </w:t>
      </w:r>
      <w:r>
        <w:rPr>
          <w:b/>
        </w:rPr>
        <w:t>Bayesian analysis helps us apply old knowledge to novel questions.</w:t>
      </w:r>
    </w:p>
    <w:p w14:paraId="7C7BD038" w14:textId="6D0E91C1" w:rsidR="0002541C" w:rsidRDefault="0002541C" w:rsidP="0002541C">
      <w:pPr>
        <w:pStyle w:val="Heading3"/>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356" w:name="h.heqzo6ouerk" w:colFirst="0" w:colLast="0"/>
      <w:bookmarkEnd w:id="356"/>
      <w:r>
        <w:t>In many worlds</w:t>
      </w:r>
    </w:p>
    <w:p w14:paraId="3A61DA71" w14:textId="6E2CFF93" w:rsidR="00B333C0"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We now step up to consider the effects of the two analysis approaches in all 100 simulated worlds. Each point in</w:t>
      </w:r>
      <w:ins w:id="357" w:author="Matthew Kay" w:date="2015-09-25T02:35:00Z">
        <w:r w:rsidR="00C61C18">
          <w:t xml:space="preserve"> </w:t>
        </w:r>
        <w:r w:rsidR="00C61C18">
          <w:fldChar w:fldCharType="begin"/>
        </w:r>
        <w:r w:rsidR="00C61C18">
          <w:instrText xml:space="preserve"> REF _Ref430911856 \h </w:instrText>
        </w:r>
      </w:ins>
      <w:r w:rsidR="00C61C18">
        <w:fldChar w:fldCharType="separate"/>
      </w:r>
      <w:ins w:id="358" w:author="Matthew Kay" w:date="2015-09-25T03:54:00Z">
        <w:r w:rsidR="00D456ED">
          <w:t xml:space="preserve">Figure </w:t>
        </w:r>
        <w:r w:rsidR="00D456ED">
          <w:rPr>
            <w:noProof/>
          </w:rPr>
          <w:t>2</w:t>
        </w:r>
      </w:ins>
      <w:ins w:id="359" w:author="Matthew Kay" w:date="2015-09-25T02:35:00Z">
        <w:r w:rsidR="00C61C18">
          <w:fldChar w:fldCharType="end"/>
        </w:r>
        <w:proofErr w:type="gramStart"/>
        <w:r w:rsidR="00C61C18">
          <w:t>A</w:t>
        </w:r>
      </w:ins>
      <w:proofErr w:type="gramEnd"/>
      <w:del w:id="360" w:author="Matthew Kay" w:date="2015-09-25T02:35:00Z">
        <w:r w:rsidDel="00C61C18">
          <w:delText xml:space="preserve"> </w:delText>
        </w:r>
        <w:r w:rsidDel="00C61C18">
          <w:rPr>
            <w:highlight w:val="yellow"/>
          </w:rPr>
          <w:delText>Figure YYY.1</w:delText>
        </w:r>
      </w:del>
      <w:r>
        <w:t xml:space="preserve"> represents the mean estimated effect from the frequentist analysis in one of the simulated worlds.</w:t>
      </w:r>
      <w:ins w:id="361" w:author="Matthew Kay" w:date="2015-09-25T02:35:00Z">
        <w:r w:rsidR="00C61C18">
          <w:t xml:space="preserve"> </w:t>
        </w:r>
        <w:r w:rsidR="00C61C18">
          <w:fldChar w:fldCharType="begin"/>
        </w:r>
        <w:r w:rsidR="00C61C18">
          <w:instrText xml:space="preserve"> REF _Ref430911856 \h </w:instrText>
        </w:r>
      </w:ins>
      <w:r w:rsidR="00C61C18">
        <w:fldChar w:fldCharType="separate"/>
      </w:r>
      <w:ins w:id="362" w:author="Matthew Kay" w:date="2015-09-25T03:54:00Z">
        <w:r w:rsidR="00D456ED">
          <w:t xml:space="preserve">Figure </w:t>
        </w:r>
        <w:r w:rsidR="00D456ED">
          <w:rPr>
            <w:noProof/>
          </w:rPr>
          <w:t>2</w:t>
        </w:r>
      </w:ins>
      <w:ins w:id="363" w:author="Matthew Kay" w:date="2015-09-25T02:35:00Z">
        <w:r w:rsidR="00C61C18">
          <w:fldChar w:fldCharType="end"/>
        </w:r>
        <w:r w:rsidR="00C61C18">
          <w:t>B</w:t>
        </w:r>
      </w:ins>
      <w:del w:id="364" w:author="Matthew Kay" w:date="2015-09-25T02:35:00Z">
        <w:r w:rsidDel="00C61C18">
          <w:delText xml:space="preserve"> Figure </w:delText>
        </w:r>
        <w:r w:rsidDel="00C61C18">
          <w:rPr>
            <w:highlight w:val="yellow"/>
          </w:rPr>
          <w:delText>YYY.2</w:delText>
        </w:r>
        <w:r w:rsidDel="00C61C18">
          <w:delText xml:space="preserve"> </w:delText>
        </w:r>
      </w:del>
      <w:ins w:id="365" w:author="Matthew Kay" w:date="2015-09-25T02:35:00Z">
        <w:r w:rsidR="00C61C18">
          <w:t xml:space="preserve"> </w:t>
        </w:r>
      </w:ins>
      <w:r>
        <w:t xml:space="preserve">shows the mean estimated effects from the Bayesian analyses. </w:t>
      </w:r>
    </w:p>
    <w:p w14:paraId="34DF9F0C" w14:textId="06E36E20"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366" w:author="Matthew Kay" w:date="2015-09-25T01:08:00Z"/>
        </w:rPr>
      </w:pPr>
      <w:r>
        <w:t xml:space="preserve">We can see that the pattern observed in our single example world holds true across simulations: the estimated effect becomes more precise with each experiment in the Bayesian analysis, and the final estimate for </w:t>
      </w:r>
      <w:r>
        <w:rPr>
          <w:i/>
        </w:rPr>
        <w:t>fast-to-slow</w:t>
      </w:r>
      <w:r>
        <w:t xml:space="preserve"> resem</w:t>
      </w:r>
      <w:r>
        <w:lastRenderedPageBreak/>
        <w:t xml:space="preserve">bles the frequentist meta-analysis, one study early. In addition, the estimates for </w:t>
      </w:r>
      <w:r>
        <w:rPr>
          <w:i/>
        </w:rPr>
        <w:t xml:space="preserve">slow-to-fast </w:t>
      </w:r>
      <w:r>
        <w:t>are more precise in the Bayesian analysis of experiment 4 due to the use of prior knowledge, even though we have never seen that condition before.</w:t>
      </w:r>
      <w:commentRangeStart w:id="367"/>
      <w:commentRangeStart w:id="368"/>
      <w:r>
        <w:t xml:space="preserve"> This is reflected in the root-mean-squared error of those estimates compared to their true effects in experiment 4:</w:t>
      </w:r>
      <w:commentRangeEnd w:id="367"/>
      <w:r w:rsidR="00C522AF">
        <w:rPr>
          <w:rStyle w:val="CommentReference"/>
        </w:rPr>
        <w:commentReference w:id="367"/>
      </w:r>
      <w:commentRangeEnd w:id="368"/>
      <w:r w:rsidR="00181B64">
        <w:rPr>
          <w:rStyle w:val="CommentReference"/>
        </w:rPr>
        <w:commentReference w:id="368"/>
      </w:r>
    </w:p>
    <w:tbl>
      <w:tblPr>
        <w:tblStyle w:val="PlainTable2"/>
        <w:tblW w:w="0" w:type="auto"/>
        <w:tblCellMar>
          <w:top w:w="115" w:type="dxa"/>
          <w:left w:w="0" w:type="dxa"/>
          <w:right w:w="0" w:type="dxa"/>
        </w:tblCellMar>
        <w:tblLook w:val="04A0" w:firstRow="1" w:lastRow="0" w:firstColumn="1" w:lastColumn="0" w:noHBand="0" w:noVBand="1"/>
        <w:tblPrChange w:id="369" w:author="Matthew Kay" w:date="2015-09-25T01:15:00Z">
          <w:tblPr>
            <w:tblStyle w:val="PlainTable2"/>
            <w:tblW w:w="0" w:type="auto"/>
            <w:tblLook w:val="04A0" w:firstRow="1" w:lastRow="0" w:firstColumn="1" w:lastColumn="0" w:noHBand="0" w:noVBand="1"/>
          </w:tblPr>
        </w:tblPrChange>
      </w:tblPr>
      <w:tblGrid>
        <w:gridCol w:w="2451"/>
        <w:gridCol w:w="1297"/>
        <w:gridCol w:w="1076"/>
        <w:tblGridChange w:id="370">
          <w:tblGrid>
            <w:gridCol w:w="108"/>
            <w:gridCol w:w="2406"/>
            <w:gridCol w:w="45"/>
            <w:gridCol w:w="69"/>
            <w:gridCol w:w="1228"/>
            <w:gridCol w:w="89"/>
            <w:gridCol w:w="987"/>
            <w:gridCol w:w="108"/>
          </w:tblGrid>
        </w:tblGridChange>
      </w:tblGrid>
      <w:tr w:rsidR="00E60D1D" w14:paraId="2719D359" w14:textId="77777777" w:rsidTr="00E60D1D">
        <w:trPr>
          <w:cnfStyle w:val="100000000000" w:firstRow="1" w:lastRow="0" w:firstColumn="0" w:lastColumn="0" w:oddVBand="0" w:evenVBand="0" w:oddHBand="0" w:evenHBand="0" w:firstRowFirstColumn="0" w:firstRowLastColumn="0" w:lastRowFirstColumn="0" w:lastRowLastColumn="0"/>
          <w:ins w:id="371" w:author="Matthew Kay" w:date="2015-09-25T01:09:00Z"/>
        </w:trPr>
        <w:tc>
          <w:tcPr>
            <w:cnfStyle w:val="001000000000" w:firstRow="0" w:lastRow="0" w:firstColumn="1" w:lastColumn="0" w:oddVBand="0" w:evenVBand="0" w:oddHBand="0" w:evenHBand="0" w:firstRowFirstColumn="0" w:firstRowLastColumn="0" w:lastRowFirstColumn="0" w:lastRowLastColumn="0"/>
            <w:tcW w:w="2628" w:type="dxa"/>
            <w:tcBorders>
              <w:top w:val="single" w:sz="4" w:space="0" w:color="7F7F7F" w:themeColor="text1" w:themeTint="80"/>
              <w:bottom w:val="single" w:sz="4" w:space="0" w:color="auto"/>
            </w:tcBorders>
            <w:tcPrChange w:id="372" w:author="Matthew Kay" w:date="2015-09-25T01:15:00Z">
              <w:tcPr>
                <w:tcW w:w="2628" w:type="dxa"/>
                <w:gridSpan w:val="2"/>
                <w:tcBorders>
                  <w:top w:val="single" w:sz="4" w:space="0" w:color="7F7F7F" w:themeColor="text1" w:themeTint="80"/>
                  <w:bottom w:val="single" w:sz="4" w:space="0" w:color="auto"/>
                </w:tcBorders>
              </w:tcPr>
            </w:tcPrChange>
          </w:tcPr>
          <w:p w14:paraId="37495A03" w14:textId="77777777" w:rsidR="00E60D1D" w:rsidRPr="00E60D1D" w:rsidRDefault="00E60D1D" w:rsidP="009A2467">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1000000000" w:firstRow="1" w:lastRow="0" w:firstColumn="1" w:lastColumn="0" w:oddVBand="0" w:evenVBand="0" w:oddHBand="0" w:evenHBand="0" w:firstRowFirstColumn="0" w:firstRowLastColumn="0" w:lastRowFirstColumn="0" w:lastRowLastColumn="0"/>
              <w:rPr>
                <w:ins w:id="373" w:author="Matthew Kay" w:date="2015-09-25T01:09:00Z"/>
                <w:rFonts w:ascii="Arial" w:hAnsi="Arial" w:cs="Arial"/>
                <w:rPrChange w:id="374" w:author="Matthew Kay" w:date="2015-09-25T01:11:00Z">
                  <w:rPr>
                    <w:ins w:id="375" w:author="Matthew Kay" w:date="2015-09-25T01:09:00Z"/>
                  </w:rPr>
                </w:rPrChange>
              </w:rPr>
              <w:pPrChange w:id="376" w:author="Matthew Kay" w:date="2015-09-25T01:22: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1000000000" w:firstRow="1" w:lastRow="0" w:firstColumn="1" w:lastColumn="0" w:oddVBand="0" w:evenVBand="0" w:oddHBand="0" w:evenHBand="0" w:firstRowFirstColumn="0" w:firstRowLastColumn="0" w:lastRowFirstColumn="0" w:lastRowLastColumn="0"/>
                </w:pPr>
              </w:pPrChange>
            </w:pPr>
          </w:p>
        </w:tc>
        <w:tc>
          <w:tcPr>
            <w:tcW w:w="1317" w:type="dxa"/>
            <w:tcBorders>
              <w:top w:val="single" w:sz="4" w:space="0" w:color="7F7F7F" w:themeColor="text1" w:themeTint="80"/>
              <w:bottom w:val="single" w:sz="4" w:space="0" w:color="auto"/>
            </w:tcBorders>
            <w:tcPrChange w:id="377" w:author="Matthew Kay" w:date="2015-09-25T01:15:00Z">
              <w:tcPr>
                <w:tcW w:w="1440" w:type="dxa"/>
                <w:gridSpan w:val="4"/>
                <w:tcBorders>
                  <w:top w:val="single" w:sz="4" w:space="0" w:color="7F7F7F" w:themeColor="text1" w:themeTint="80"/>
                  <w:bottom w:val="single" w:sz="4" w:space="0" w:color="auto"/>
                </w:tcBorders>
              </w:tcPr>
            </w:tcPrChange>
          </w:tcPr>
          <w:p w14:paraId="140EF2DE" w14:textId="54B0A353" w:rsidR="00E60D1D" w:rsidRPr="00E60D1D" w:rsidRDefault="00E60D1D" w:rsidP="009A2467">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0000000000" w:firstRow="1" w:lastRow="0" w:firstColumn="0" w:lastColumn="0" w:oddVBand="0" w:evenVBand="0" w:oddHBand="0" w:evenHBand="0" w:firstRowFirstColumn="0" w:firstRowLastColumn="0" w:lastRowFirstColumn="0" w:lastRowLastColumn="0"/>
              <w:rPr>
                <w:ins w:id="378" w:author="Matthew Kay" w:date="2015-09-25T01:09:00Z"/>
                <w:rFonts w:ascii="Arial" w:hAnsi="Arial" w:cs="Arial"/>
                <w:rPrChange w:id="379" w:author="Matthew Kay" w:date="2015-09-25T01:11:00Z">
                  <w:rPr>
                    <w:ins w:id="380" w:author="Matthew Kay" w:date="2015-09-25T01:09:00Z"/>
                  </w:rPr>
                </w:rPrChange>
              </w:rPr>
              <w:pPrChange w:id="381" w:author="Matthew Kay" w:date="2015-09-25T01:22: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0000000000" w:firstRow="1" w:lastRow="0" w:firstColumn="0" w:lastColumn="0" w:oddVBand="0" w:evenVBand="0" w:oddHBand="0" w:evenHBand="0" w:firstRowFirstColumn="0" w:firstRowLastColumn="0" w:lastRowFirstColumn="0" w:lastRowLastColumn="0"/>
                </w:pPr>
              </w:pPrChange>
            </w:pPr>
            <w:ins w:id="382" w:author="Matthew Kay" w:date="2015-09-25T01:11:00Z">
              <w:r w:rsidRPr="00E60D1D">
                <w:rPr>
                  <w:rFonts w:ascii="Arial" w:hAnsi="Arial" w:cs="Arial"/>
                  <w:rPrChange w:id="383" w:author="Matthew Kay" w:date="2015-09-25T01:11:00Z">
                    <w:rPr/>
                  </w:rPrChange>
                </w:rPr>
                <w:t>Frequentist</w:t>
              </w:r>
            </w:ins>
          </w:p>
        </w:tc>
        <w:tc>
          <w:tcPr>
            <w:tcW w:w="1095" w:type="dxa"/>
            <w:tcBorders>
              <w:top w:val="single" w:sz="4" w:space="0" w:color="7F7F7F" w:themeColor="text1" w:themeTint="80"/>
              <w:bottom w:val="single" w:sz="4" w:space="0" w:color="auto"/>
            </w:tcBorders>
            <w:tcPrChange w:id="384" w:author="Matthew Kay" w:date="2015-09-25T01:15:00Z">
              <w:tcPr>
                <w:tcW w:w="972" w:type="dxa"/>
                <w:gridSpan w:val="2"/>
                <w:tcBorders>
                  <w:top w:val="single" w:sz="4" w:space="0" w:color="7F7F7F" w:themeColor="text1" w:themeTint="80"/>
                  <w:bottom w:val="single" w:sz="4" w:space="0" w:color="auto"/>
                </w:tcBorders>
              </w:tcPr>
            </w:tcPrChange>
          </w:tcPr>
          <w:p w14:paraId="1C87F6F5" w14:textId="17769706" w:rsidR="00E60D1D" w:rsidRPr="00E60D1D" w:rsidRDefault="00E60D1D" w:rsidP="009A2467">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0000000000" w:firstRow="1" w:lastRow="0" w:firstColumn="0" w:lastColumn="0" w:oddVBand="0" w:evenVBand="0" w:oddHBand="0" w:evenHBand="0" w:firstRowFirstColumn="0" w:firstRowLastColumn="0" w:lastRowFirstColumn="0" w:lastRowLastColumn="0"/>
              <w:rPr>
                <w:ins w:id="385" w:author="Matthew Kay" w:date="2015-09-25T01:09:00Z"/>
                <w:rFonts w:ascii="Arial" w:hAnsi="Arial" w:cs="Arial"/>
                <w:rPrChange w:id="386" w:author="Matthew Kay" w:date="2015-09-25T01:11:00Z">
                  <w:rPr>
                    <w:ins w:id="387" w:author="Matthew Kay" w:date="2015-09-25T01:09:00Z"/>
                  </w:rPr>
                </w:rPrChange>
              </w:rPr>
              <w:pPrChange w:id="388" w:author="Matthew Kay" w:date="2015-09-25T01:22: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0000000000" w:firstRow="1" w:lastRow="0" w:firstColumn="0" w:lastColumn="0" w:oddVBand="0" w:evenVBand="0" w:oddHBand="0" w:evenHBand="0" w:firstRowFirstColumn="0" w:firstRowLastColumn="0" w:lastRowFirstColumn="0" w:lastRowLastColumn="0"/>
                </w:pPr>
              </w:pPrChange>
            </w:pPr>
            <w:ins w:id="389" w:author="Matthew Kay" w:date="2015-09-25T01:11:00Z">
              <w:r w:rsidRPr="00E60D1D">
                <w:rPr>
                  <w:rFonts w:ascii="Arial" w:hAnsi="Arial" w:cs="Arial"/>
                  <w:rPrChange w:id="390" w:author="Matthew Kay" w:date="2015-09-25T01:11:00Z">
                    <w:rPr/>
                  </w:rPrChange>
                </w:rPr>
                <w:t>Bayesian</w:t>
              </w:r>
            </w:ins>
          </w:p>
        </w:tc>
      </w:tr>
      <w:tr w:rsidR="00181B64" w14:paraId="020474A0" w14:textId="77777777" w:rsidTr="009A2467">
        <w:trPr>
          <w:cnfStyle w:val="000000100000" w:firstRow="0" w:lastRow="0" w:firstColumn="0" w:lastColumn="0" w:oddVBand="0" w:evenVBand="0" w:oddHBand="1" w:evenHBand="0" w:firstRowFirstColumn="0" w:firstRowLastColumn="0" w:lastRowFirstColumn="0" w:lastRowLastColumn="0"/>
          <w:ins w:id="391" w:author="Matthew Kay" w:date="2015-09-25T01:09:00Z"/>
        </w:trPr>
        <w:tc>
          <w:tcPr>
            <w:cnfStyle w:val="001000000000" w:firstRow="0" w:lastRow="0" w:firstColumn="1" w:lastColumn="0" w:oddVBand="0" w:evenVBand="0" w:oddHBand="0" w:evenHBand="0" w:firstRowFirstColumn="0" w:firstRowLastColumn="0" w:lastRowFirstColumn="0" w:lastRowLastColumn="0"/>
            <w:tcW w:w="2628" w:type="dxa"/>
            <w:tcBorders>
              <w:top w:val="single" w:sz="4" w:space="0" w:color="auto"/>
              <w:bottom w:val="nil"/>
            </w:tcBorders>
          </w:tcPr>
          <w:p w14:paraId="24CDB59B" w14:textId="62989247" w:rsidR="00E60D1D" w:rsidRPr="00E60D1D" w:rsidRDefault="00E60D1D" w:rsidP="009A2467">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rPr>
                <w:ins w:id="392" w:author="Matthew Kay" w:date="2015-09-25T01:09:00Z"/>
                <w:rFonts w:ascii="Arial" w:hAnsi="Arial" w:cs="Arial"/>
                <w:b w:val="0"/>
                <w:rPrChange w:id="393" w:author="Matthew Kay" w:date="2015-09-25T01:14:00Z">
                  <w:rPr>
                    <w:ins w:id="394" w:author="Matthew Kay" w:date="2015-09-25T01:09:00Z"/>
                  </w:rPr>
                </w:rPrChange>
              </w:rPr>
              <w:pPrChange w:id="395" w:author="Matthew Kay" w:date="2015-09-25T01:22: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ins w:id="396" w:author="Matthew Kay" w:date="2015-09-25T01:09:00Z">
              <w:r w:rsidRPr="00E60D1D">
                <w:rPr>
                  <w:rFonts w:ascii="Arial" w:hAnsi="Arial" w:cs="Arial"/>
                  <w:b w:val="0"/>
                  <w:rPrChange w:id="397" w:author="Matthew Kay" w:date="2015-09-25T01:14:00Z">
                    <w:rPr/>
                  </w:rPrChange>
                </w:rPr>
                <w:t xml:space="preserve">fast-to-slow </w:t>
              </w:r>
            </w:ins>
            <w:ins w:id="398" w:author="Matthew Kay" w:date="2015-09-25T01:10:00Z">
              <w:r w:rsidRPr="00E60D1D">
                <w:rPr>
                  <w:rFonts w:ascii="Arial" w:hAnsi="Arial" w:cs="Arial"/>
                  <w:b w:val="0"/>
                  <w:rPrChange w:id="399" w:author="Matthew Kay" w:date="2015-09-25T01:14:00Z">
                    <w:rPr/>
                  </w:rPrChange>
                </w:rPr>
                <w:t>−</w:t>
              </w:r>
            </w:ins>
            <w:ins w:id="400" w:author="Matthew Kay" w:date="2015-09-25T01:09:00Z">
              <w:r w:rsidRPr="00E60D1D">
                <w:rPr>
                  <w:rFonts w:ascii="Arial" w:hAnsi="Arial" w:cs="Arial"/>
                  <w:b w:val="0"/>
                  <w:rPrChange w:id="401" w:author="Matthew Kay" w:date="2015-09-25T01:14:00Z">
                    <w:rPr/>
                  </w:rPrChange>
                </w:rPr>
                <w:t xml:space="preserve"> control</w:t>
              </w:r>
            </w:ins>
          </w:p>
        </w:tc>
        <w:tc>
          <w:tcPr>
            <w:tcW w:w="1317" w:type="dxa"/>
            <w:tcBorders>
              <w:top w:val="single" w:sz="4" w:space="0" w:color="auto"/>
              <w:bottom w:val="nil"/>
            </w:tcBorders>
          </w:tcPr>
          <w:p w14:paraId="02BCBE99" w14:textId="2E2621F6" w:rsidR="00E60D1D" w:rsidRPr="00E60D1D" w:rsidRDefault="00E60D1D" w:rsidP="009A2467">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cnfStyle w:val="000000100000" w:firstRow="0" w:lastRow="0" w:firstColumn="0" w:lastColumn="0" w:oddVBand="0" w:evenVBand="0" w:oddHBand="1" w:evenHBand="0" w:firstRowFirstColumn="0" w:firstRowLastColumn="0" w:lastRowFirstColumn="0" w:lastRowLastColumn="0"/>
              <w:rPr>
                <w:ins w:id="402" w:author="Matthew Kay" w:date="2015-09-25T01:09:00Z"/>
                <w:rFonts w:ascii="Arial" w:hAnsi="Arial" w:cs="Arial"/>
                <w:rPrChange w:id="403" w:author="Matthew Kay" w:date="2015-09-25T01:11:00Z">
                  <w:rPr>
                    <w:ins w:id="404" w:author="Matthew Kay" w:date="2015-09-25T01:09:00Z"/>
                  </w:rPr>
                </w:rPrChange>
              </w:rPr>
              <w:pPrChange w:id="405" w:author="Matthew Kay" w:date="2015-09-25T01:22: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100000" w:firstRow="0" w:lastRow="0" w:firstColumn="0" w:lastColumn="0" w:oddVBand="0" w:evenVBand="0" w:oddHBand="1" w:evenHBand="0" w:firstRowFirstColumn="0" w:firstRowLastColumn="0" w:lastRowFirstColumn="0" w:lastRowLastColumn="0"/>
                </w:pPr>
              </w:pPrChange>
            </w:pPr>
            <w:ins w:id="406" w:author="Matthew Kay" w:date="2015-09-25T01:12:00Z">
              <w:r>
                <w:rPr>
                  <w:rFonts w:ascii="Arial" w:hAnsi="Arial" w:cs="Arial"/>
                </w:rPr>
                <w:t>0.27</w:t>
              </w:r>
            </w:ins>
          </w:p>
        </w:tc>
        <w:tc>
          <w:tcPr>
            <w:tcW w:w="1095" w:type="dxa"/>
            <w:tcBorders>
              <w:top w:val="single" w:sz="4" w:space="0" w:color="auto"/>
              <w:bottom w:val="nil"/>
            </w:tcBorders>
          </w:tcPr>
          <w:p w14:paraId="1DE8AB68" w14:textId="24A457B5" w:rsidR="00E60D1D" w:rsidRPr="00E60D1D" w:rsidRDefault="00E60D1D" w:rsidP="009A2467">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cnfStyle w:val="000000100000" w:firstRow="0" w:lastRow="0" w:firstColumn="0" w:lastColumn="0" w:oddVBand="0" w:evenVBand="0" w:oddHBand="1" w:evenHBand="0" w:firstRowFirstColumn="0" w:firstRowLastColumn="0" w:lastRowFirstColumn="0" w:lastRowLastColumn="0"/>
              <w:rPr>
                <w:ins w:id="407" w:author="Matthew Kay" w:date="2015-09-25T01:09:00Z"/>
                <w:rFonts w:ascii="Arial" w:hAnsi="Arial" w:cs="Arial"/>
                <w:rPrChange w:id="408" w:author="Matthew Kay" w:date="2015-09-25T01:11:00Z">
                  <w:rPr>
                    <w:ins w:id="409" w:author="Matthew Kay" w:date="2015-09-25T01:09:00Z"/>
                  </w:rPr>
                </w:rPrChange>
              </w:rPr>
              <w:pPrChange w:id="410" w:author="Matthew Kay" w:date="2015-09-25T01:22: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100000" w:firstRow="0" w:lastRow="0" w:firstColumn="0" w:lastColumn="0" w:oddVBand="0" w:evenVBand="0" w:oddHBand="1" w:evenHBand="0" w:firstRowFirstColumn="0" w:firstRowLastColumn="0" w:lastRowFirstColumn="0" w:lastRowLastColumn="0"/>
                </w:pPr>
              </w:pPrChange>
            </w:pPr>
            <w:ins w:id="411" w:author="Matthew Kay" w:date="2015-09-25T01:12:00Z">
              <w:r>
                <w:rPr>
                  <w:rFonts w:ascii="Arial" w:hAnsi="Arial" w:cs="Arial"/>
                </w:rPr>
                <w:t>0.17</w:t>
              </w:r>
            </w:ins>
          </w:p>
        </w:tc>
      </w:tr>
      <w:tr w:rsidR="00E60D1D" w14:paraId="22C17103" w14:textId="77777777" w:rsidTr="00E60D1D">
        <w:trPr>
          <w:ins w:id="412" w:author="Matthew Kay" w:date="2015-09-25T01:09:00Z"/>
        </w:trPr>
        <w:tc>
          <w:tcPr>
            <w:cnfStyle w:val="001000000000" w:firstRow="0" w:lastRow="0" w:firstColumn="1" w:lastColumn="0" w:oddVBand="0" w:evenVBand="0" w:oddHBand="0" w:evenHBand="0" w:firstRowFirstColumn="0" w:firstRowLastColumn="0" w:lastRowFirstColumn="0" w:lastRowLastColumn="0"/>
            <w:tcW w:w="2628" w:type="dxa"/>
            <w:tcBorders>
              <w:top w:val="nil"/>
              <w:bottom w:val="nil"/>
            </w:tcBorders>
            <w:tcPrChange w:id="413" w:author="Matthew Kay" w:date="2015-09-25T01:15:00Z">
              <w:tcPr>
                <w:tcW w:w="2628" w:type="dxa"/>
                <w:gridSpan w:val="2"/>
                <w:tcBorders>
                  <w:top w:val="nil"/>
                  <w:bottom w:val="nil"/>
                </w:tcBorders>
              </w:tcPr>
            </w:tcPrChange>
          </w:tcPr>
          <w:p w14:paraId="7FFADF4F" w14:textId="4A41A134" w:rsidR="00E60D1D" w:rsidRPr="00E60D1D" w:rsidRDefault="00E60D1D" w:rsidP="009A2467">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414" w:author="Matthew Kay" w:date="2015-09-25T01:09:00Z"/>
                <w:rFonts w:ascii="Arial" w:hAnsi="Arial" w:cs="Arial"/>
                <w:b w:val="0"/>
                <w:rPrChange w:id="415" w:author="Matthew Kay" w:date="2015-09-25T01:14:00Z">
                  <w:rPr>
                    <w:ins w:id="416" w:author="Matthew Kay" w:date="2015-09-25T01:09:00Z"/>
                  </w:rPr>
                </w:rPrChange>
              </w:rPr>
              <w:pPrChange w:id="417" w:author="Matthew Kay" w:date="2015-09-25T01:22: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ins w:id="418" w:author="Matthew Kay" w:date="2015-09-25T01:10:00Z">
              <w:r w:rsidRPr="00E60D1D">
                <w:rPr>
                  <w:rFonts w:ascii="Arial" w:hAnsi="Arial" w:cs="Arial"/>
                  <w:b w:val="0"/>
                  <w:rPrChange w:id="419" w:author="Matthew Kay" w:date="2015-09-25T01:14:00Z">
                    <w:rPr/>
                  </w:rPrChange>
                </w:rPr>
                <w:t>slow-to-fast − control</w:t>
              </w:r>
            </w:ins>
          </w:p>
        </w:tc>
        <w:tc>
          <w:tcPr>
            <w:tcW w:w="1317" w:type="dxa"/>
            <w:tcBorders>
              <w:top w:val="nil"/>
              <w:bottom w:val="nil"/>
            </w:tcBorders>
            <w:tcPrChange w:id="420" w:author="Matthew Kay" w:date="2015-09-25T01:15:00Z">
              <w:tcPr>
                <w:tcW w:w="1440" w:type="dxa"/>
                <w:gridSpan w:val="4"/>
                <w:tcBorders>
                  <w:top w:val="nil"/>
                  <w:bottom w:val="nil"/>
                </w:tcBorders>
              </w:tcPr>
            </w:tcPrChange>
          </w:tcPr>
          <w:p w14:paraId="5655DAF4" w14:textId="07F1B40F" w:rsidR="00E60D1D" w:rsidRPr="00E60D1D" w:rsidRDefault="00E60D1D" w:rsidP="009A2467">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000000" w:firstRow="0" w:lastRow="0" w:firstColumn="0" w:lastColumn="0" w:oddVBand="0" w:evenVBand="0" w:oddHBand="0" w:evenHBand="0" w:firstRowFirstColumn="0" w:firstRowLastColumn="0" w:lastRowFirstColumn="0" w:lastRowLastColumn="0"/>
              <w:rPr>
                <w:ins w:id="421" w:author="Matthew Kay" w:date="2015-09-25T01:09:00Z"/>
                <w:rFonts w:ascii="Arial" w:hAnsi="Arial" w:cs="Arial"/>
                <w:rPrChange w:id="422" w:author="Matthew Kay" w:date="2015-09-25T01:11:00Z">
                  <w:rPr>
                    <w:ins w:id="423" w:author="Matthew Kay" w:date="2015-09-25T01:09:00Z"/>
                  </w:rPr>
                </w:rPrChange>
              </w:rPr>
              <w:pPrChange w:id="424" w:author="Matthew Kay" w:date="2015-09-25T01:22: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000000" w:firstRow="0" w:lastRow="0" w:firstColumn="0" w:lastColumn="0" w:oddVBand="0" w:evenVBand="0" w:oddHBand="0" w:evenHBand="0" w:firstRowFirstColumn="0" w:firstRowLastColumn="0" w:lastRowFirstColumn="0" w:lastRowLastColumn="0"/>
                </w:pPr>
              </w:pPrChange>
            </w:pPr>
            <w:ins w:id="425" w:author="Matthew Kay" w:date="2015-09-25T01:12:00Z">
              <w:r>
                <w:rPr>
                  <w:rFonts w:ascii="Arial" w:hAnsi="Arial" w:cs="Arial"/>
                </w:rPr>
                <w:t>0.27</w:t>
              </w:r>
            </w:ins>
          </w:p>
        </w:tc>
        <w:tc>
          <w:tcPr>
            <w:tcW w:w="1095" w:type="dxa"/>
            <w:tcBorders>
              <w:top w:val="nil"/>
              <w:bottom w:val="nil"/>
            </w:tcBorders>
            <w:tcPrChange w:id="426" w:author="Matthew Kay" w:date="2015-09-25T01:15:00Z">
              <w:tcPr>
                <w:tcW w:w="972" w:type="dxa"/>
                <w:gridSpan w:val="2"/>
                <w:tcBorders>
                  <w:top w:val="nil"/>
                  <w:bottom w:val="nil"/>
                </w:tcBorders>
              </w:tcPr>
            </w:tcPrChange>
          </w:tcPr>
          <w:p w14:paraId="36BD99C8" w14:textId="4FC5883B" w:rsidR="00E60D1D" w:rsidRPr="00E60D1D" w:rsidRDefault="00E60D1D" w:rsidP="009A2467">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000000" w:firstRow="0" w:lastRow="0" w:firstColumn="0" w:lastColumn="0" w:oddVBand="0" w:evenVBand="0" w:oddHBand="0" w:evenHBand="0" w:firstRowFirstColumn="0" w:firstRowLastColumn="0" w:lastRowFirstColumn="0" w:lastRowLastColumn="0"/>
              <w:rPr>
                <w:ins w:id="427" w:author="Matthew Kay" w:date="2015-09-25T01:09:00Z"/>
                <w:rFonts w:ascii="Arial" w:hAnsi="Arial" w:cs="Arial"/>
                <w:rPrChange w:id="428" w:author="Matthew Kay" w:date="2015-09-25T01:11:00Z">
                  <w:rPr>
                    <w:ins w:id="429" w:author="Matthew Kay" w:date="2015-09-25T01:09:00Z"/>
                  </w:rPr>
                </w:rPrChange>
              </w:rPr>
              <w:pPrChange w:id="430" w:author="Matthew Kay" w:date="2015-09-25T01:22: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000000" w:firstRow="0" w:lastRow="0" w:firstColumn="0" w:lastColumn="0" w:oddVBand="0" w:evenVBand="0" w:oddHBand="0" w:evenHBand="0" w:firstRowFirstColumn="0" w:firstRowLastColumn="0" w:lastRowFirstColumn="0" w:lastRowLastColumn="0"/>
                </w:pPr>
              </w:pPrChange>
            </w:pPr>
            <w:ins w:id="431" w:author="Matthew Kay" w:date="2015-09-25T01:12:00Z">
              <w:r>
                <w:rPr>
                  <w:rFonts w:ascii="Arial" w:hAnsi="Arial" w:cs="Arial"/>
                </w:rPr>
                <w:t>0.20</w:t>
              </w:r>
            </w:ins>
          </w:p>
        </w:tc>
      </w:tr>
      <w:tr w:rsidR="00E60D1D" w14:paraId="18C3F409" w14:textId="77777777" w:rsidTr="00E60D1D">
        <w:trPr>
          <w:cnfStyle w:val="000000100000" w:firstRow="0" w:lastRow="0" w:firstColumn="0" w:lastColumn="0" w:oddVBand="0" w:evenVBand="0" w:oddHBand="1" w:evenHBand="0" w:firstRowFirstColumn="0" w:firstRowLastColumn="0" w:lastRowFirstColumn="0" w:lastRowLastColumn="0"/>
          <w:ins w:id="432" w:author="Matthew Kay" w:date="2015-09-25T01:10:00Z"/>
        </w:trPr>
        <w:tc>
          <w:tcPr>
            <w:cnfStyle w:val="001000000000" w:firstRow="0" w:lastRow="0" w:firstColumn="1" w:lastColumn="0" w:oddVBand="0" w:evenVBand="0" w:oddHBand="0" w:evenHBand="0" w:firstRowFirstColumn="0" w:firstRowLastColumn="0" w:lastRowFirstColumn="0" w:lastRowLastColumn="0"/>
            <w:tcW w:w="2628" w:type="dxa"/>
            <w:tcBorders>
              <w:top w:val="nil"/>
              <w:bottom w:val="single" w:sz="4" w:space="0" w:color="auto"/>
            </w:tcBorders>
            <w:tcPrChange w:id="433" w:author="Matthew Kay" w:date="2015-09-25T01:15:00Z">
              <w:tcPr>
                <w:tcW w:w="2628" w:type="dxa"/>
                <w:gridSpan w:val="4"/>
                <w:tcBorders>
                  <w:top w:val="nil"/>
                  <w:bottom w:val="single" w:sz="4" w:space="0" w:color="auto"/>
                </w:tcBorders>
              </w:tcPr>
            </w:tcPrChange>
          </w:tcPr>
          <w:p w14:paraId="0D63E9AD" w14:textId="697F3B97" w:rsidR="00E60D1D" w:rsidRPr="00E60D1D" w:rsidRDefault="00E60D1D" w:rsidP="009A2467">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1000100000" w:firstRow="0" w:lastRow="0" w:firstColumn="1" w:lastColumn="0" w:oddVBand="0" w:evenVBand="0" w:oddHBand="1" w:evenHBand="0" w:firstRowFirstColumn="0" w:firstRowLastColumn="0" w:lastRowFirstColumn="0" w:lastRowLastColumn="0"/>
              <w:rPr>
                <w:ins w:id="434" w:author="Matthew Kay" w:date="2015-09-25T01:10:00Z"/>
                <w:rFonts w:ascii="Arial" w:hAnsi="Arial" w:cs="Arial"/>
                <w:b w:val="0"/>
                <w:rPrChange w:id="435" w:author="Matthew Kay" w:date="2015-09-25T01:14:00Z">
                  <w:rPr>
                    <w:ins w:id="436" w:author="Matthew Kay" w:date="2015-09-25T01:10:00Z"/>
                  </w:rPr>
                </w:rPrChange>
              </w:rPr>
              <w:pPrChange w:id="437" w:author="Matthew Kay" w:date="2015-09-25T01:22: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1000100000" w:firstRow="0" w:lastRow="0" w:firstColumn="1" w:lastColumn="0" w:oddVBand="0" w:evenVBand="0" w:oddHBand="1" w:evenHBand="0" w:firstRowFirstColumn="0" w:firstRowLastColumn="0" w:lastRowFirstColumn="0" w:lastRowLastColumn="0"/>
                </w:pPr>
              </w:pPrChange>
            </w:pPr>
            <w:ins w:id="438" w:author="Matthew Kay" w:date="2015-09-25T01:11:00Z">
              <w:r w:rsidRPr="00E60D1D">
                <w:rPr>
                  <w:rFonts w:ascii="Arial" w:hAnsi="Arial" w:cs="Arial"/>
                  <w:b w:val="0"/>
                  <w:rPrChange w:id="439" w:author="Matthew Kay" w:date="2015-09-25T01:14:00Z">
                    <w:rPr/>
                  </w:rPrChange>
                </w:rPr>
                <w:t>slow-to-fast – fast-to-slow</w:t>
              </w:r>
            </w:ins>
          </w:p>
        </w:tc>
        <w:tc>
          <w:tcPr>
            <w:tcW w:w="1317" w:type="dxa"/>
            <w:tcBorders>
              <w:top w:val="nil"/>
              <w:bottom w:val="single" w:sz="4" w:space="0" w:color="auto"/>
            </w:tcBorders>
            <w:tcPrChange w:id="440" w:author="Matthew Kay" w:date="2015-09-25T01:15:00Z">
              <w:tcPr>
                <w:tcW w:w="1317" w:type="dxa"/>
                <w:gridSpan w:val="2"/>
                <w:tcBorders>
                  <w:top w:val="nil"/>
                  <w:bottom w:val="single" w:sz="4" w:space="0" w:color="auto"/>
                </w:tcBorders>
              </w:tcPr>
            </w:tcPrChange>
          </w:tcPr>
          <w:p w14:paraId="4D085309" w14:textId="5E95672F" w:rsidR="00E60D1D" w:rsidRPr="00E60D1D" w:rsidRDefault="00E60D1D" w:rsidP="009A2467">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100000" w:firstRow="0" w:lastRow="0" w:firstColumn="0" w:lastColumn="0" w:oddVBand="0" w:evenVBand="0" w:oddHBand="1" w:evenHBand="0" w:firstRowFirstColumn="0" w:firstRowLastColumn="0" w:lastRowFirstColumn="0" w:lastRowLastColumn="0"/>
              <w:rPr>
                <w:ins w:id="441" w:author="Matthew Kay" w:date="2015-09-25T01:10:00Z"/>
                <w:rFonts w:ascii="Arial" w:hAnsi="Arial" w:cs="Arial"/>
                <w:rPrChange w:id="442" w:author="Matthew Kay" w:date="2015-09-25T01:11:00Z">
                  <w:rPr>
                    <w:ins w:id="443" w:author="Matthew Kay" w:date="2015-09-25T01:10:00Z"/>
                  </w:rPr>
                </w:rPrChange>
              </w:rPr>
              <w:pPrChange w:id="444" w:author="Matthew Kay" w:date="2015-09-25T01:22: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100000" w:firstRow="0" w:lastRow="0" w:firstColumn="0" w:lastColumn="0" w:oddVBand="0" w:evenVBand="0" w:oddHBand="1" w:evenHBand="0" w:firstRowFirstColumn="0" w:firstRowLastColumn="0" w:lastRowFirstColumn="0" w:lastRowLastColumn="0"/>
                </w:pPr>
              </w:pPrChange>
            </w:pPr>
            <w:ins w:id="445" w:author="Matthew Kay" w:date="2015-09-25T01:12:00Z">
              <w:r>
                <w:rPr>
                  <w:rFonts w:ascii="Arial" w:hAnsi="Arial" w:cs="Arial"/>
                </w:rPr>
                <w:t>0.26</w:t>
              </w:r>
            </w:ins>
          </w:p>
        </w:tc>
        <w:tc>
          <w:tcPr>
            <w:tcW w:w="1095" w:type="dxa"/>
            <w:tcBorders>
              <w:top w:val="nil"/>
              <w:bottom w:val="single" w:sz="4" w:space="0" w:color="auto"/>
            </w:tcBorders>
            <w:tcPrChange w:id="446" w:author="Matthew Kay" w:date="2015-09-25T01:15:00Z">
              <w:tcPr>
                <w:tcW w:w="1095" w:type="dxa"/>
                <w:gridSpan w:val="2"/>
                <w:tcBorders>
                  <w:top w:val="nil"/>
                  <w:bottom w:val="single" w:sz="4" w:space="0" w:color="auto"/>
                </w:tcBorders>
              </w:tcPr>
            </w:tcPrChange>
          </w:tcPr>
          <w:p w14:paraId="53665B28" w14:textId="6808123A" w:rsidR="00E60D1D" w:rsidRPr="00E60D1D" w:rsidRDefault="00E60D1D" w:rsidP="009A2467">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100000" w:firstRow="0" w:lastRow="0" w:firstColumn="0" w:lastColumn="0" w:oddVBand="0" w:evenVBand="0" w:oddHBand="1" w:evenHBand="0" w:firstRowFirstColumn="0" w:firstRowLastColumn="0" w:lastRowFirstColumn="0" w:lastRowLastColumn="0"/>
              <w:rPr>
                <w:ins w:id="447" w:author="Matthew Kay" w:date="2015-09-25T01:10:00Z"/>
                <w:rFonts w:ascii="Arial" w:hAnsi="Arial" w:cs="Arial"/>
                <w:rPrChange w:id="448" w:author="Matthew Kay" w:date="2015-09-25T01:11:00Z">
                  <w:rPr>
                    <w:ins w:id="449" w:author="Matthew Kay" w:date="2015-09-25T01:10:00Z"/>
                  </w:rPr>
                </w:rPrChange>
              </w:rPr>
              <w:pPrChange w:id="450" w:author="Matthew Kay" w:date="2015-09-25T01:22: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100000" w:firstRow="0" w:lastRow="0" w:firstColumn="0" w:lastColumn="0" w:oddVBand="0" w:evenVBand="0" w:oddHBand="1" w:evenHBand="0" w:firstRowFirstColumn="0" w:firstRowLastColumn="0" w:lastRowFirstColumn="0" w:lastRowLastColumn="0"/>
                </w:pPr>
              </w:pPrChange>
            </w:pPr>
            <w:ins w:id="451" w:author="Matthew Kay" w:date="2015-09-25T01:12:00Z">
              <w:r>
                <w:rPr>
                  <w:rFonts w:ascii="Arial" w:hAnsi="Arial" w:cs="Arial"/>
                </w:rPr>
                <w:t>0.22</w:t>
              </w:r>
            </w:ins>
          </w:p>
        </w:tc>
      </w:tr>
    </w:tbl>
    <w:p w14:paraId="6F0C07BE" w14:textId="68BF0182" w:rsidR="00E60D1D" w:rsidRDefault="009A2467" w:rsidP="009A2467">
      <w:pPr>
        <w:pStyle w:val="Caption"/>
        <w:pPrChange w:id="452" w:author="Matthew Kay" w:date="2015-09-25T01:15: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ins w:id="453" w:author="Matthew Kay" w:date="2015-09-25T01:15:00Z">
        <w:r>
          <w:t xml:space="preserve">Table </w:t>
        </w:r>
        <w:r>
          <w:fldChar w:fldCharType="begin"/>
        </w:r>
        <w:r>
          <w:instrText xml:space="preserve"> SEQ Table \* ARABIC </w:instrText>
        </w:r>
      </w:ins>
      <w:r>
        <w:fldChar w:fldCharType="separate"/>
      </w:r>
      <w:ins w:id="454" w:author="Matthew Kay" w:date="2015-09-25T03:54:00Z">
        <w:r w:rsidR="00D456ED">
          <w:rPr>
            <w:noProof/>
          </w:rPr>
          <w:t>1</w:t>
        </w:r>
      </w:ins>
      <w:ins w:id="455" w:author="Matthew Kay" w:date="2015-09-25T01:15:00Z">
        <w:r>
          <w:fldChar w:fldCharType="end"/>
        </w:r>
        <w:r>
          <w:t>. Root mean-squared error of estimates in experiment 4</w:t>
        </w:r>
      </w:ins>
      <w:ins w:id="456" w:author="Matthew Kay" w:date="2015-09-25T01:16:00Z">
        <w:r>
          <w:t xml:space="preserve"> with 100 participants per condition.</w:t>
        </w:r>
      </w:ins>
    </w:p>
    <w:p w14:paraId="01E56E5F" w14:textId="635462A7" w:rsidR="0002541C" w:rsidDel="009A246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457" w:author="Matthew Kay" w:date="2015-09-25T01:16:00Z"/>
        </w:rPr>
      </w:pPr>
    </w:p>
    <w:p w14:paraId="59C7F246" w14:textId="3550AD2D" w:rsidR="0002541C" w:rsidDel="009A246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458" w:author="Matthew Kay" w:date="2015-09-25T01:16:00Z"/>
        </w:rPr>
      </w:pPr>
      <w:commentRangeStart w:id="459"/>
      <w:del w:id="460" w:author="Matthew Kay" w:date="2015-09-25T01:16:00Z">
        <w:r w:rsidDel="009A2467">
          <w:rPr>
            <w:rFonts w:ascii="Consolas" w:eastAsia="Consolas" w:hAnsi="Consolas" w:cs="Consolas"/>
          </w:rPr>
          <w:delText>&gt;</w:delText>
        </w:r>
        <w:commentRangeEnd w:id="459"/>
        <w:r w:rsidDel="009A2467">
          <w:commentReference w:id="459"/>
        </w:r>
        <w:r w:rsidDel="009A2467">
          <w:rPr>
            <w:rFonts w:ascii="Consolas" w:eastAsia="Consolas" w:hAnsi="Consolas" w:cs="Consolas"/>
          </w:rPr>
          <w:delText xml:space="preserve"> effects_rmse(freq_effects)</w:delText>
        </w:r>
      </w:del>
    </w:p>
    <w:p w14:paraId="66A6575F" w14:textId="57911E98" w:rsidR="0002541C" w:rsidDel="009A246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461" w:author="Matthew Kay" w:date="2015-09-25T01:16:00Z"/>
        </w:rPr>
      </w:pPr>
      <w:del w:id="462" w:author="Matthew Kay" w:date="2015-09-25T01:16:00Z">
        <w:r w:rsidDel="009A2467">
          <w:rPr>
            <w:rFonts w:ascii="Consolas" w:eastAsia="Consolas" w:hAnsi="Consolas" w:cs="Consolas"/>
          </w:rPr>
          <w:delText xml:space="preserve">E4 RMSE for freq_effects </w:delText>
        </w:r>
      </w:del>
    </w:p>
    <w:p w14:paraId="1672D698" w14:textId="071F9A93" w:rsidR="0002541C" w:rsidDel="009A246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463" w:author="Matthew Kay" w:date="2015-09-25T01:16:00Z"/>
        </w:rPr>
      </w:pPr>
      <w:del w:id="464" w:author="Matthew Kay" w:date="2015-09-25T01:16:00Z">
        <w:r w:rsidDel="009A2467">
          <w:rPr>
            <w:rFonts w:ascii="Consolas" w:eastAsia="Consolas" w:hAnsi="Consolas" w:cs="Consolas"/>
          </w:rPr>
          <w:delText xml:space="preserve">treatment1 </w:delText>
        </w:r>
        <w:r w:rsidDel="009A2467">
          <w:rPr>
            <w:rFonts w:ascii="Consolas" w:eastAsia="Consolas" w:hAnsi="Consolas" w:cs="Consolas"/>
          </w:rPr>
          <w:tab/>
          <w:delText xml:space="preserve">           0.27</w:delText>
        </w:r>
      </w:del>
    </w:p>
    <w:p w14:paraId="4E9F3B17" w14:textId="6F351911" w:rsidR="0002541C" w:rsidDel="009A246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465" w:author="Matthew Kay" w:date="2015-09-25T01:16:00Z"/>
        </w:rPr>
      </w:pPr>
      <w:del w:id="466" w:author="Matthew Kay" w:date="2015-09-25T01:16:00Z">
        <w:r w:rsidDel="009A2467">
          <w:rPr>
            <w:rFonts w:ascii="Consolas" w:eastAsia="Consolas" w:hAnsi="Consolas" w:cs="Consolas"/>
          </w:rPr>
          <w:delText xml:space="preserve">treatment2 </w:delText>
        </w:r>
        <w:r w:rsidDel="009A2467">
          <w:rPr>
            <w:rFonts w:ascii="Consolas" w:eastAsia="Consolas" w:hAnsi="Consolas" w:cs="Consolas"/>
          </w:rPr>
          <w:tab/>
          <w:delText xml:space="preserve">           0.27</w:delText>
        </w:r>
      </w:del>
    </w:p>
    <w:p w14:paraId="4DAAD232" w14:textId="65C0C53F" w:rsidR="0002541C" w:rsidDel="009A246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467" w:author="Matthew Kay" w:date="2015-09-25T01:16:00Z"/>
        </w:rPr>
      </w:pPr>
      <w:del w:id="468" w:author="Matthew Kay" w:date="2015-09-25T01:16:00Z">
        <w:r w:rsidDel="009A2467">
          <w:rPr>
            <w:rFonts w:ascii="Consolas" w:eastAsia="Consolas" w:hAnsi="Consolas" w:cs="Consolas"/>
          </w:rPr>
          <w:delText xml:space="preserve">treatment2 - treatment1 </w:delText>
        </w:r>
        <w:r w:rsidDel="009A2467">
          <w:rPr>
            <w:rFonts w:ascii="Consolas" w:eastAsia="Consolas" w:hAnsi="Consolas" w:cs="Consolas"/>
          </w:rPr>
          <w:tab/>
          <w:delText>0.26</w:delText>
        </w:r>
      </w:del>
    </w:p>
    <w:p w14:paraId="2D4EB722" w14:textId="2F5BF92D" w:rsidR="0002541C" w:rsidDel="009A246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469" w:author="Matthew Kay" w:date="2015-09-25T01:16:00Z"/>
        </w:rPr>
      </w:pPr>
    </w:p>
    <w:p w14:paraId="3FD46D91" w14:textId="320AF2F2" w:rsidR="0002541C" w:rsidDel="009A246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470" w:author="Matthew Kay" w:date="2015-09-25T01:16:00Z"/>
        </w:rPr>
      </w:pPr>
      <w:del w:id="471" w:author="Matthew Kay" w:date="2015-09-25T01:16:00Z">
        <w:r w:rsidDel="009A2467">
          <w:rPr>
            <w:rFonts w:ascii="Consolas" w:eastAsia="Consolas" w:hAnsi="Consolas" w:cs="Consolas"/>
          </w:rPr>
          <w:delText>&gt; effects_rmse(bayes_effects)</w:delText>
        </w:r>
      </w:del>
    </w:p>
    <w:p w14:paraId="537C21D3" w14:textId="30EAE74F" w:rsidR="0002541C" w:rsidDel="009A246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472" w:author="Matthew Kay" w:date="2015-09-25T01:16:00Z"/>
        </w:rPr>
      </w:pPr>
      <w:del w:id="473" w:author="Matthew Kay" w:date="2015-09-25T01:16:00Z">
        <w:r w:rsidDel="009A2467">
          <w:rPr>
            <w:rFonts w:ascii="Consolas" w:eastAsia="Consolas" w:hAnsi="Consolas" w:cs="Consolas"/>
          </w:rPr>
          <w:delText xml:space="preserve">E4 RMSE for bayes_effects </w:delText>
        </w:r>
      </w:del>
    </w:p>
    <w:p w14:paraId="5C2A86CC" w14:textId="47683A84" w:rsidR="0002541C" w:rsidDel="009A246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474" w:author="Matthew Kay" w:date="2015-09-25T01:16:00Z"/>
        </w:rPr>
      </w:pPr>
      <w:del w:id="475" w:author="Matthew Kay" w:date="2015-09-25T01:16:00Z">
        <w:r w:rsidDel="009A2467">
          <w:rPr>
            <w:rFonts w:ascii="Consolas" w:eastAsia="Consolas" w:hAnsi="Consolas" w:cs="Consolas"/>
          </w:rPr>
          <w:delText xml:space="preserve">treatment1 </w:delText>
        </w:r>
        <w:r w:rsidDel="009A2467">
          <w:rPr>
            <w:rFonts w:ascii="Consolas" w:eastAsia="Consolas" w:hAnsi="Consolas" w:cs="Consolas"/>
          </w:rPr>
          <w:tab/>
          <w:delText xml:space="preserve">           0.17</w:delText>
        </w:r>
      </w:del>
    </w:p>
    <w:p w14:paraId="66823692" w14:textId="018375A5" w:rsidR="0002541C" w:rsidDel="009A246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476" w:author="Matthew Kay" w:date="2015-09-25T01:16:00Z"/>
        </w:rPr>
      </w:pPr>
      <w:del w:id="477" w:author="Matthew Kay" w:date="2015-09-25T01:16:00Z">
        <w:r w:rsidDel="009A2467">
          <w:rPr>
            <w:rFonts w:ascii="Consolas" w:eastAsia="Consolas" w:hAnsi="Consolas" w:cs="Consolas"/>
          </w:rPr>
          <w:delText xml:space="preserve">treatment2 </w:delText>
        </w:r>
        <w:r w:rsidDel="009A2467">
          <w:rPr>
            <w:rFonts w:ascii="Consolas" w:eastAsia="Consolas" w:hAnsi="Consolas" w:cs="Consolas"/>
          </w:rPr>
          <w:tab/>
          <w:delText xml:space="preserve">           0.20</w:delText>
        </w:r>
      </w:del>
    </w:p>
    <w:p w14:paraId="2C745F8C" w14:textId="0F86A485" w:rsidR="0002541C" w:rsidDel="009A246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478" w:author="Matthew Kay" w:date="2015-09-25T01:16:00Z"/>
        </w:rPr>
      </w:pPr>
      <w:del w:id="479" w:author="Matthew Kay" w:date="2015-09-25T01:16:00Z">
        <w:r w:rsidDel="009A2467">
          <w:rPr>
            <w:rFonts w:ascii="Consolas" w:eastAsia="Consolas" w:hAnsi="Consolas" w:cs="Consolas"/>
          </w:rPr>
          <w:delText xml:space="preserve">treatment2 - treatment1 </w:delText>
        </w:r>
        <w:r w:rsidDel="009A2467">
          <w:rPr>
            <w:rFonts w:ascii="Consolas" w:eastAsia="Consolas" w:hAnsi="Consolas" w:cs="Consolas"/>
          </w:rPr>
          <w:tab/>
          <w:delText>0.22</w:delText>
        </w:r>
      </w:del>
    </w:p>
    <w:p w14:paraId="078255E7" w14:textId="3B624138" w:rsidR="0002541C" w:rsidDel="009A246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480" w:author="Matthew Kay" w:date="2015-09-25T01:16:00Z"/>
        </w:rPr>
      </w:pPr>
    </w:p>
    <w:p w14:paraId="2E2642CE"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Note that the estimated effects in the frequentist analysis all have approximately the same error, reflective of the power of the experiment. The Bayesian approach gives us estimates with less error by building knowledge as we go.</w:t>
      </w:r>
    </w:p>
    <w:p w14:paraId="0CAA98A1" w14:textId="77777777"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Bayesian analysis of small samples</w:t>
      </w:r>
    </w:p>
    <w:p w14:paraId="07AE15EF" w14:textId="09BE4B35"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Due to limited resources, HCI studies are often conducted with fewer participants than a traditional power analysis would suggest is prudent</w:t>
      </w:r>
      <w:ins w:id="481" w:author="Matthew Kay" w:date="2015-09-25T03:28:00Z">
        <w:r w:rsidR="00D67EE2">
          <w:t xml:space="preserve"> </w:t>
        </w:r>
        <w:r w:rsidR="00D67EE2">
          <w:fldChar w:fldCharType="begin" w:fldLock="1"/>
        </w:r>
      </w:ins>
      <w:r w:rsidR="00515362">
        <w:instrText>ADDIN CSL_CITATION { "citationItems" : [ { "id" : "ITEM-1", "itemData" : { "author" : [ { "dropping-particle" : "", "family" : "Kaptein", "given" : "Maurits", "non-dropping-particle" : "", "parse-names" : false, "suffix" : "" }, { "dropping-particle" : "", "family" : "Robertson", "given" : "Judy", "non-dropping-particle" : "", "parse-names" : false, "suffix" : "" } ], "container-title" : "Proceedings of the 2012 ACM annual conference on Human Factors in Computing Systems - CHI '12", "id" : "ITEM-1", "issued" : { "date-parts" : [ [ "2012", "5", "5" ] ] }, "page" : "1105", "publisher" : "ACM Press", "publisher-place" : "New York, New York, USA", "title" : "Rethinking statistical analysis methods for CHI", "type" : "paper-conference" }, "uris" : [ "http://www.mendeley.com/documents/?uuid=a7cdecde-012c-4b81-9d27-b1ac6ba76865" ] }, { "id" : "ITEM-2", "itemData" : { "author" : [ { "dropping-particle" : "", "family" : "Gelman", "given" : "Andrew", "non-dropping-particle" : "", "parse-names" : false, "suffix" : "" }, { "dropping-particle" : "", "family" : "Weakliem", "given" : "David", "non-dropping-particle" : "", "parse-names" : false, "suffix" : "" } ], "container-title" : "American Scientist", "id" : "ITEM-2", "issue" : "4", "issued" : { "date-parts" : [ [ "2009" ] ] }, "page" : "310-316", "title" : "Of Beauty, Sex and Power", "type" : "article-journal", "volume" : "97" }, "uris" : [ "http://www.mendeley.com/documents/?uuid=d549dd61-724c-4bed-b4a8-e69348ea8135" ] } ], "mendeley" : { "formattedCitation" : "[4,10]", "plainTextFormattedCitation" : "[4,10]", "previouslyFormattedCitation" : "[4,9]" }, "properties" : { "noteIndex" : 0 }, "schema" : "https://github.com/citation-style-language/schema/raw/master/csl-citation.json" }</w:instrText>
      </w:r>
      <w:r w:rsidR="00D67EE2">
        <w:fldChar w:fldCharType="separate"/>
      </w:r>
      <w:r w:rsidR="00515362" w:rsidRPr="00515362">
        <w:rPr>
          <w:noProof/>
        </w:rPr>
        <w:t>[4,10]</w:t>
      </w:r>
      <w:ins w:id="482" w:author="Matthew Kay" w:date="2015-09-25T03:28:00Z">
        <w:r w:rsidR="00D67EE2">
          <w:fldChar w:fldCharType="end"/>
        </w:r>
      </w:ins>
      <w:del w:id="483" w:author="Matthew Kay" w:date="2015-09-25T03:28:00Z">
        <w:r w:rsidDel="00D67EE2">
          <w:delText xml:space="preserve"> </w:delText>
        </w:r>
        <w:r w:rsidDel="00D67EE2">
          <w:rPr>
            <w:highlight w:val="yellow"/>
          </w:rPr>
          <w:delText>[cite Kaptein]</w:delText>
        </w:r>
      </w:del>
      <w:r>
        <w:t xml:space="preserve">. With a frequentist analysis, this increases the probability of what </w:t>
      </w:r>
      <w:proofErr w:type="spellStart"/>
      <w:r>
        <w:t>Gelman</w:t>
      </w:r>
      <w:proofErr w:type="spellEnd"/>
      <w:r>
        <w:t xml:space="preserve"> calls a </w:t>
      </w:r>
      <w:r>
        <w:rPr>
          <w:i/>
        </w:rPr>
        <w:t xml:space="preserve">magnitude error </w:t>
      </w:r>
      <w:ins w:id="484" w:author="Matthew Kay" w:date="2015-09-25T03:29:00Z">
        <w:r w:rsidR="00D67EE2">
          <w:rPr>
            <w:i/>
          </w:rPr>
          <w:fldChar w:fldCharType="begin" w:fldLock="1"/>
        </w:r>
      </w:ins>
      <w:r w:rsidR="00D67EE2">
        <w:rPr>
          <w:i/>
        </w:rPr>
        <w:instrText>ADDIN CSL_CITATION { "citationItems" : [ { "id" : "ITEM-1", "itemData" : { "ISSN" : "1745-6916", "abstract" : "Statistical power analysis provides the conventional approach to assess error rates when designing a research study. However, power analysis is flawed in that a narrow emphasis on statistical significance is placed as the primary focus of study design. In noisy, small-sample settings, statistically significant results can often be misleading. To help researchers address this problem in the context of their own studies, we recommend design calculations in which (a) the probability of an estimate being in the wrong direction (Type S [sign] error) and (b) the factor by which the magnitude of an effect might be overestimated (Type M [magnitude] error or exaggeration ratio) are estimated. We illustrate with examples from recent published research and discuss the largest challenge in a design calculation: coming up with reasonable estimates of plausible effect sizes based on external information.", "author" : [ { "dropping-particle" : "", "family" : "Gelman", "given" : "A.", "non-dropping-particle" : "", "parse-names" : false, "suffix" : "" }, { "dropping-particle" : "", "family" : "Carlin", "given" : "J.", "non-dropping-particle" : "", "parse-names" : false, "suffix" : "" } ], "container-title" : "Perspectives on Psychological Science", "id" : "ITEM-1", "issue" : "6", "issued" : { "date-parts" : [ [ "2014", "11", "17" ] ] }, "page" : "641-651", "title" : "Beyond Power Calculations: Assessing Type S (Sign) and Type M (Magnitude) Errors", "type" : "article-journal", "volume" : "9" }, "uris" : [ "http://www.mendeley.com/documents/?uuid=606f83b5-d31d-4fa8-a83b-eae46f7e65a3" ] } ], "mendeley" : { "formattedCitation" : "[2]", "plainTextFormattedCitation" : "[2]", "previouslyFormattedCitation" : "[2]" }, "properties" : { "noteIndex" : 0 }, "schema" : "https://github.com/citation-style-language/schema/raw/master/csl-citation.json" }</w:instrText>
      </w:r>
      <w:r w:rsidR="00D67EE2">
        <w:rPr>
          <w:i/>
        </w:rPr>
        <w:fldChar w:fldCharType="separate"/>
      </w:r>
      <w:r w:rsidR="00D67EE2" w:rsidRPr="00D67EE2">
        <w:rPr>
          <w:noProof/>
        </w:rPr>
        <w:t>[2]</w:t>
      </w:r>
      <w:ins w:id="485" w:author="Matthew Kay" w:date="2015-09-25T03:29:00Z">
        <w:r w:rsidR="00D67EE2">
          <w:rPr>
            <w:i/>
          </w:rPr>
          <w:fldChar w:fldCharType="end"/>
        </w:r>
      </w:ins>
      <w:del w:id="486" w:author="Matthew Kay" w:date="2015-09-25T03:29:00Z">
        <w:r w:rsidDel="00D67EE2">
          <w:rPr>
            <w:highlight w:val="yellow"/>
          </w:rPr>
          <w:delText>[]</w:delText>
        </w:r>
      </w:del>
      <w:r>
        <w:t xml:space="preserve">: because the confidence intervals are so wide, the only effects that reach significance are those that overestimate the effect size. </w:t>
      </w:r>
    </w:p>
    <w:p w14:paraId="3C8C2EB4" w14:textId="4F2059DC"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That said, we believe that there are many reasons why small-</w:t>
      </w:r>
      <w:r w:rsidRPr="00C61C18">
        <w:rPr>
          <w:i/>
          <w:rPrChange w:id="487" w:author="Matthew Kay" w:date="2015-09-25T02:37:00Z">
            <w:rPr/>
          </w:rPrChange>
        </w:rPr>
        <w:t>n</w:t>
      </w:r>
      <w:r>
        <w:t xml:space="preserve"> studies are conducted in HCI, including limited resources and the importance of systems and engineering contributions to the field. Thus, we ask: can Bayesian analysis help make better use of our limited resources? Can we do better than simply admonishing researchers to recruit more participants? To assess this, we repeated our simulations with 20 participants per condition instead of 100. </w:t>
      </w:r>
    </w:p>
    <w:p w14:paraId="68E88C69" w14:textId="77777777"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488" w:name="h.vhudg29zx9ky" w:colFirst="0" w:colLast="0"/>
      <w:bookmarkEnd w:id="488"/>
      <w:r>
        <w:t>Results</w:t>
      </w:r>
    </w:p>
    <w:p w14:paraId="3C5F9892" w14:textId="3F07E54A"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At only 20 participants per condition, the precision of our estimates (width of the confidence interval) guarantees that any significant results of the frequentist analysis will hugely over-estimate the size of the effect. However, even though we haven’t (in our hypothetical world) studied this particular effect before, we do have some prior knowledge about what constitutes small, medium, and large effects in studies of human behavio</w:t>
      </w:r>
      <w:del w:id="489" w:author="Matthew Kay" w:date="2015-09-25T02:37:00Z">
        <w:r w:rsidDel="00C61C18">
          <w:delText>u</w:delText>
        </w:r>
      </w:del>
      <w:r>
        <w:t xml:space="preserve">r. </w:t>
      </w:r>
      <w:del w:id="490" w:author="Greg Nelson" w:date="2015-09-24T19:16:00Z">
        <w:r w:rsidDel="00ED2D34">
          <w:delText xml:space="preserve">This </w:delText>
        </w:r>
      </w:del>
      <w:ins w:id="491" w:author="Greg Nelson" w:date="2015-09-24T19:16:00Z">
        <w:r w:rsidR="00ED2D34">
          <w:t xml:space="preserve">In the Bayesian analysis, this </w:t>
        </w:r>
      </w:ins>
      <w:r>
        <w:t>knowledge is encoded in the prior we set on the effect</w:t>
      </w:r>
      <w:ins w:id="492" w:author="Matthew Kay" w:date="2015-09-25T02:37:00Z">
        <w:r w:rsidR="00C61C18">
          <w:t xml:space="preserve">; here, we adopt a </w:t>
        </w:r>
      </w:ins>
      <w:ins w:id="493" w:author="Matthew Kay" w:date="2015-09-25T02:38:00Z">
        <w:r w:rsidR="00C61C18">
          <w:t xml:space="preserve">weakly-informed </w:t>
        </w:r>
      </w:ins>
      <w:ins w:id="494" w:author="Matthew Kay" w:date="2015-09-25T02:37:00Z">
        <w:r w:rsidR="00C61C18">
          <w:t xml:space="preserve">prior </w:t>
        </w:r>
      </w:ins>
      <w:del w:id="495" w:author="Matthew Kay" w:date="2015-09-25T02:37:00Z">
        <w:r w:rsidDel="00C61C18">
          <w:delText xml:space="preserve">, adapted </w:delText>
        </w:r>
      </w:del>
      <w:r>
        <w:t xml:space="preserve">from </w:t>
      </w:r>
      <w:proofErr w:type="spellStart"/>
      <w:r>
        <w:t>Gelman</w:t>
      </w:r>
      <w:proofErr w:type="spellEnd"/>
      <w:ins w:id="496" w:author="Matthew Kay" w:date="2015-09-25T03:30:00Z">
        <w:r w:rsidR="00D67EE2">
          <w:t xml:space="preserve"> </w:t>
        </w:r>
        <w:r w:rsidR="00D67EE2">
          <w:fldChar w:fldCharType="begin" w:fldLock="1"/>
        </w:r>
      </w:ins>
      <w:r w:rsidR="00D67EE2">
        <w:instrText>ADDIN CSL_CITATION { "citationItems" : [ { "id" : "ITEM-1", "itemData" : { "author" : [ { "dropping-particle" : "", "family" : "Gelman", "given" : "Andrew", "non-dropping-particle" : "", "parse-names" : false, "suffix" : "" }, { "dropping-particle" : "", "family" : "Jakulin", "given" : "Aleks", "non-dropping-particle" : "", "parse-names" : false, "suffix" : "" }, { "dropping-particle" : "", "family" : "Pittau", "given" : "Maria Grazia", "non-dropping-particle" : "", "parse-names" : false, "suffix" : "" }, { "dropping-particle" : "", "family" : "Su", "given" : "Yu-Sung", "non-dropping-particle" : "", "parse-names" : false, "suffix" : "" } ], "container-title" : "The Annals of Applied Statistics", "id" : "ITEM-1", "issue" : "4", "issued" : { "date-parts" : [ [ "2008" ] ] }, "page" : "1360-1383", "title" : "A Weakly Informative Default Prior Distribution for Logistic and Other Regression Models", "type" : "article-journal", "volume" : "2" }, "uris" : [ "http://www.mendeley.com/documents/?uuid=b5a603ae-1989-416f-86e7-1bde14661f88" ] } ], "mendeley" : { "formattedCitation" : "[3]", "plainTextFormattedCitation" : "[3]", "previouslyFormattedCitation" : "[3]" }, "properties" : { "noteIndex" : 0 }, "schema" : "https://github.com/citation-style-language/schema/raw/master/csl-citation.json" }</w:instrText>
      </w:r>
      <w:r w:rsidR="00D67EE2">
        <w:fldChar w:fldCharType="separate"/>
      </w:r>
      <w:r w:rsidR="00D67EE2" w:rsidRPr="00D67EE2">
        <w:rPr>
          <w:noProof/>
        </w:rPr>
        <w:t>[3]</w:t>
      </w:r>
      <w:ins w:id="497" w:author="Matthew Kay" w:date="2015-09-25T03:30:00Z">
        <w:r w:rsidR="00D67EE2">
          <w:fldChar w:fldCharType="end"/>
        </w:r>
      </w:ins>
      <w:del w:id="498" w:author="Matthew Kay" w:date="2015-09-25T03:30:00Z">
        <w:r w:rsidDel="00D67EE2">
          <w:delText xml:space="preserve"> </w:delText>
        </w:r>
        <w:r w:rsidDel="00D67EE2">
          <w:rPr>
            <w:highlight w:val="yellow"/>
          </w:rPr>
          <w:delText>[]</w:delText>
        </w:r>
      </w:del>
      <w:r>
        <w:t xml:space="preserve">. </w:t>
      </w:r>
    </w:p>
    <w:p w14:paraId="449B68E4" w14:textId="77777777" w:rsidR="00C61C18" w:rsidRDefault="0002541C"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499" w:author="Matthew Kay" w:date="2015-09-25T02:39:00Z"/>
        </w:rPr>
      </w:pPr>
      <w:commentRangeStart w:id="500"/>
      <w:r>
        <w:t>Bayesian analysis effectively weigh</w:t>
      </w:r>
      <w:del w:id="501" w:author="Matthew Kay" w:date="2015-09-25T02:38:00Z">
        <w:r w:rsidDel="00C61C18">
          <w:delText>t</w:delText>
        </w:r>
      </w:del>
      <w:r>
        <w:t>s how strong</w:t>
      </w:r>
      <w:del w:id="502" w:author="Matthew Kay" w:date="2015-09-25T02:38:00Z">
        <w:r w:rsidDel="00C61C18">
          <w:delText>ly</w:delText>
        </w:r>
      </w:del>
      <w:r>
        <w:t xml:space="preserve"> our prior knowledge </w:t>
      </w:r>
      <w:commentRangeEnd w:id="500"/>
      <w:r w:rsidR="00ED2D34">
        <w:rPr>
          <w:rStyle w:val="CommentReference"/>
        </w:rPr>
        <w:commentReference w:id="500"/>
      </w:r>
      <w:r>
        <w:t xml:space="preserve">is </w:t>
      </w:r>
      <w:del w:id="503" w:author="Matthew Kay" w:date="2015-09-25T02:38:00Z">
        <w:r w:rsidDel="00C61C18">
          <w:delText xml:space="preserve">versus </w:delText>
        </w:r>
      </w:del>
      <w:ins w:id="504" w:author="Matthew Kay" w:date="2015-09-25T02:38:00Z">
        <w:r w:rsidR="00C61C18">
          <w:t xml:space="preserve">against </w:t>
        </w:r>
      </w:ins>
      <w:r>
        <w:t>how much evidence we have: while our prior had only a small effect on estimates in the 200-participant experiments (where we had enough evidence to easily shift a diffuse prior), with only 20 participants our prior has more influence. In the frequentist world we might intuitively dismiss overly large effect sizes in small studies as unreasonable; in the Bayesian world we</w:t>
      </w:r>
      <w:ins w:id="505" w:author="Greg Nelson" w:date="2015-09-24T19:19:00Z">
        <w:r w:rsidR="00ED2D34">
          <w:t xml:space="preserve"> can consistently and quantitatively apply</w:t>
        </w:r>
      </w:ins>
      <w:r>
        <w:t xml:space="preserve"> </w:t>
      </w:r>
      <w:del w:id="506" w:author="Greg Nelson" w:date="2015-09-24T19:19:00Z">
        <w:r w:rsidDel="00ED2D34">
          <w:delText xml:space="preserve">encode </w:delText>
        </w:r>
      </w:del>
      <w:r>
        <w:t xml:space="preserve">this intuition </w:t>
      </w:r>
      <w:ins w:id="507" w:author="Greg Nelson" w:date="2015-09-24T19:19:00Z">
        <w:r w:rsidR="00ED2D34">
          <w:t>by encoding it in</w:t>
        </w:r>
      </w:ins>
      <w:del w:id="508" w:author="Greg Nelson" w:date="2015-09-24T19:19:00Z">
        <w:r w:rsidDel="00ED2D34">
          <w:delText>as</w:delText>
        </w:r>
      </w:del>
      <w:r>
        <w:t xml:space="preserve"> a prior and us</w:t>
      </w:r>
      <w:ins w:id="509" w:author="Greg Nelson" w:date="2015-09-24T19:19:00Z">
        <w:r w:rsidR="00ED2D34">
          <w:t>ing the prior</w:t>
        </w:r>
      </w:ins>
      <w:del w:id="510" w:author="Greg Nelson" w:date="2015-09-24T19:19:00Z">
        <w:r w:rsidDel="00ED2D34">
          <w:delText>e it</w:delText>
        </w:r>
      </w:del>
      <w:r>
        <w:t xml:space="preserve"> to shift unreasonably large effects towards zero. This is called </w:t>
      </w:r>
      <w:r>
        <w:rPr>
          <w:b/>
        </w:rPr>
        <w:t>shrinkage</w:t>
      </w:r>
      <w:r>
        <w:t>.</w:t>
      </w:r>
      <w:r w:rsidR="00B333C0">
        <w:t xml:space="preserve"> </w:t>
      </w:r>
    </w:p>
    <w:p w14:paraId="43E1D191" w14:textId="076D4022" w:rsidR="0002541C" w:rsidDel="00C61C18" w:rsidRDefault="0002541C"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511" w:author="Matthew Kay" w:date="2015-09-25T02:39:00Z"/>
        </w:rPr>
      </w:pPr>
      <w:r>
        <w:t>We can see the effects of shrinkage by comparing a large estimate from experiment 1 with its corresponding Bayesian estimate</w:t>
      </w:r>
      <w:r w:rsidR="00B333C0">
        <w:t xml:space="preserve"> (</w:t>
      </w:r>
      <w:ins w:id="512" w:author="Matthew Kay" w:date="2015-09-25T02:39:00Z">
        <w:r w:rsidR="00C61C18">
          <w:fldChar w:fldCharType="begin"/>
        </w:r>
        <w:r w:rsidR="00C61C18">
          <w:instrText xml:space="preserve"> REF _Ref430912095 \h </w:instrText>
        </w:r>
      </w:ins>
      <w:r w:rsidR="00C61C18">
        <w:fldChar w:fldCharType="separate"/>
      </w:r>
      <w:ins w:id="513" w:author="Matthew Kay" w:date="2015-09-25T03:54:00Z">
        <w:r w:rsidR="00D456ED">
          <w:t xml:space="preserve">Figure </w:t>
        </w:r>
        <w:r w:rsidR="00D456ED">
          <w:rPr>
            <w:noProof/>
          </w:rPr>
          <w:t>3</w:t>
        </w:r>
      </w:ins>
      <w:ins w:id="514" w:author="Matthew Kay" w:date="2015-09-25T02:39:00Z">
        <w:r w:rsidR="00C61C18">
          <w:fldChar w:fldCharType="end"/>
        </w:r>
      </w:ins>
      <w:del w:id="515" w:author="Matthew Kay" w:date="2015-09-25T02:39:00Z">
        <w:r w:rsidR="00B333C0" w:rsidRPr="00B333C0" w:rsidDel="00C61C18">
          <w:rPr>
            <w:highlight w:val="yellow"/>
          </w:rPr>
          <w:delText>Figure XXX</w:delText>
        </w:r>
      </w:del>
      <w:r w:rsidR="00B333C0">
        <w:t>)</w:t>
      </w:r>
      <w:r w:rsidR="00B333C0">
        <w:rPr>
          <w:noProof/>
        </w:rPr>
        <mc:AlternateContent>
          <mc:Choice Requires="wps">
            <w:drawing>
              <wp:anchor distT="45720" distB="45720" distL="114300" distR="114300" simplePos="0" relativeHeight="251642368" behindDoc="0" locked="0" layoutInCell="1" allowOverlap="1" wp14:anchorId="628A5BD8" wp14:editId="24790F6E">
                <wp:simplePos x="0" y="0"/>
                <wp:positionH relativeFrom="margin">
                  <wp:align>right</wp:align>
                </wp:positionH>
                <wp:positionV relativeFrom="margin">
                  <wp:align>top</wp:align>
                </wp:positionV>
                <wp:extent cx="3063240" cy="1508125"/>
                <wp:effectExtent l="0" t="0" r="3810" b="0"/>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3240" cy="1508125"/>
                        </a:xfrm>
                        <a:prstGeom prst="rect">
                          <a:avLst/>
                        </a:prstGeom>
                        <a:noFill/>
                        <a:ln w="9525">
                          <a:noFill/>
                          <a:miter lim="800000"/>
                          <a:headEnd/>
                          <a:tailEnd/>
                        </a:ln>
                      </wps:spPr>
                      <wps:txbx>
                        <w:txbxContent>
                          <w:p w14:paraId="6664B056" w14:textId="551F6A20" w:rsidR="00C61C18" w:rsidRDefault="00C61C18"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516" w:author="Matthew Kay" w:date="2015-09-25T01:48:00Z">
                              <w:r>
                                <w:t xml:space="preserve">  </w:t>
                              </w:r>
                            </w:ins>
                            <w:ins w:id="517" w:author="Matthew Kay" w:date="2015-09-25T01:07:00Z">
                              <w:r>
                                <w:rPr>
                                  <w:noProof/>
                                </w:rPr>
                                <w:drawing>
                                  <wp:inline distT="0" distB="0" distL="0" distR="0" wp14:anchorId="119EFDE9" wp14:editId="535D83E8">
                                    <wp:extent cx="2733586" cy="305752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hrinkage.eps"/>
                                            <pic:cNvPicPr/>
                                          </pic:nvPicPr>
                                          <pic:blipFill>
                                            <a:blip r:embed="rId16">
                                              <a:extLst>
                                                <a:ext uri="{28A0092B-C50C-407E-A947-70E740481C1C}">
                                                  <a14:useLocalDpi xmlns:a14="http://schemas.microsoft.com/office/drawing/2010/main" val="0"/>
                                                </a:ext>
                                              </a:extLst>
                                            </a:blip>
                                            <a:stretch>
                                              <a:fillRect/>
                                            </a:stretch>
                                          </pic:blipFill>
                                          <pic:spPr>
                                            <a:xfrm>
                                              <a:off x="0" y="0"/>
                                              <a:ext cx="2737326" cy="3061708"/>
                                            </a:xfrm>
                                            <a:prstGeom prst="rect">
                                              <a:avLst/>
                                            </a:prstGeom>
                                          </pic:spPr>
                                        </pic:pic>
                                      </a:graphicData>
                                    </a:graphic>
                                  </wp:inline>
                                </w:drawing>
                              </w:r>
                            </w:ins>
                            <w:del w:id="518" w:author="Matthew Kay" w:date="2015-09-25T01:07:00Z">
                              <w:r w:rsidDel="00E60D1D">
                                <w:rPr>
                                  <w:noProof/>
                                </w:rPr>
                                <w:drawing>
                                  <wp:inline distT="114300" distB="114300" distL="114300" distR="114300" wp14:anchorId="5555582C" wp14:editId="4108DAB5">
                                    <wp:extent cx="3067050" cy="947177"/>
                                    <wp:effectExtent l="0" t="0" r="0" b="5715"/>
                                    <wp:docPr id="7" name="image11.png" descr="shrinkage.png"/>
                                    <wp:cNvGraphicFramePr/>
                                    <a:graphic xmlns:a="http://schemas.openxmlformats.org/drawingml/2006/main">
                                      <a:graphicData uri="http://schemas.openxmlformats.org/drawingml/2006/picture">
                                        <pic:pic xmlns:pic="http://schemas.openxmlformats.org/drawingml/2006/picture">
                                          <pic:nvPicPr>
                                            <pic:cNvPr id="0" name="image11.png" descr="shrinkage.png"/>
                                            <pic:cNvPicPr preferRelativeResize="0"/>
                                          </pic:nvPicPr>
                                          <pic:blipFill>
                                            <a:blip r:embed="rId17"/>
                                            <a:srcRect/>
                                            <a:stretch>
                                              <a:fillRect/>
                                            </a:stretch>
                                          </pic:blipFill>
                                          <pic:spPr>
                                            <a:xfrm>
                                              <a:off x="0" y="0"/>
                                              <a:ext cx="3153650" cy="973921"/>
                                            </a:xfrm>
                                            <a:prstGeom prst="rect">
                                              <a:avLst/>
                                            </a:prstGeom>
                                            <a:ln/>
                                          </pic:spPr>
                                        </pic:pic>
                                      </a:graphicData>
                                    </a:graphic>
                                  </wp:inline>
                                </w:drawing>
                              </w:r>
                            </w:del>
                          </w:p>
                          <w:p w14:paraId="2E959DA6" w14:textId="6C01D77E" w:rsidR="00C61C18" w:rsidRDefault="00C61C18" w:rsidP="00B333C0">
                            <w:pPr>
                              <w:pStyle w:val="Caption"/>
                            </w:pPr>
                            <w:bookmarkStart w:id="519" w:name="_Ref430912095"/>
                            <w:r>
                              <w:t xml:space="preserve">Figure </w:t>
                            </w:r>
                            <w:fldSimple w:instr=" SEQ Figure \* ARABIC ">
                              <w:r w:rsidR="00D456ED">
                                <w:rPr>
                                  <w:noProof/>
                                </w:rPr>
                                <w:t>3</w:t>
                              </w:r>
                            </w:fldSimple>
                            <w:bookmarkEnd w:id="519"/>
                            <w:r>
                              <w:t xml:space="preserve">. </w:t>
                            </w:r>
                            <w:del w:id="520" w:author="Matthew Kay" w:date="2015-09-25T01:37:00Z">
                              <w:r w:rsidDel="00181B64">
                                <w:rPr>
                                  <w:highlight w:val="yellow"/>
                                </w:rPr>
                                <w:delText>Figure XXX. Shrinkage. [needs annotation; first row is a freq estimate from one simulation of exp 1; second row is bayes estimate of same]</w:delText>
                              </w:r>
                            </w:del>
                            <w:ins w:id="521" w:author="Matthew Kay" w:date="2015-09-25T01:37:00Z">
                              <w:r>
                                <w:t>The effects of shrinkage in experiment 1 with 20 participants. A. From a single simulation, showing the shrinkage of a single estimate</w:t>
                              </w:r>
                            </w:ins>
                            <w:ins w:id="522" w:author="Matthew Kay" w:date="2015-09-25T01:38:00Z">
                              <w:r>
                                <w:t xml:space="preserve"> in the Bayesian analysis</w:t>
                              </w:r>
                            </w:ins>
                            <w:ins w:id="523" w:author="Matthew Kay" w:date="2015-09-25T01:37:00Z">
                              <w:r>
                                <w:t xml:space="preserve">. B. </w:t>
                              </w:r>
                            </w:ins>
                            <w:ins w:id="524" w:author="Matthew Kay" w:date="2015-09-25T01:38:00Z">
                              <w:r>
                                <w:t>T</w:t>
                              </w:r>
                            </w:ins>
                            <w:ins w:id="525" w:author="Matthew Kay" w:date="2015-09-25T01:37:00Z">
                              <w:r>
                                <w:t>he general sh</w:t>
                              </w:r>
                            </w:ins>
                            <w:ins w:id="526" w:author="Matthew Kay" w:date="2015-09-25T01:38:00Z">
                              <w:r>
                                <w:t>rinkage of estimates towards 0 from all simulations of experiment 1 with 20 participants.</w:t>
                              </w:r>
                            </w:ins>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28A5BD8" id="_x0000_s1029" type="#_x0000_t202" style="position:absolute;left:0;text-align:left;margin-left:190pt;margin-top:0;width:241.2pt;height:118.75pt;z-index:251642368;visibility:visible;mso-wrap-style:square;mso-width-percent:0;mso-height-percent:200;mso-wrap-distance-left:9pt;mso-wrap-distance-top:3.6pt;mso-wrap-distance-right:9pt;mso-wrap-distance-bottom:3.6pt;mso-position-horizontal:right;mso-position-horizontal-relative:margin;mso-position-vertical:top;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" filled="f" stroked="f">
                <v:textbox style="mso-fit-shape-to-text:t" inset="0,0,0,0">
                  <w:txbxContent>
                    <w:p w14:paraId="6664B056" w14:textId="551F6A20" w:rsidR="00C61C18" w:rsidRDefault="00C61C18"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527" w:author="Matthew Kay" w:date="2015-09-25T01:48:00Z">
                        <w:r>
                          <w:t xml:space="preserve">  </w:t>
                        </w:r>
                      </w:ins>
                      <w:ins w:id="528" w:author="Matthew Kay" w:date="2015-09-25T01:07:00Z">
                        <w:r>
                          <w:rPr>
                            <w:noProof/>
                          </w:rPr>
                          <w:drawing>
                            <wp:inline distT="0" distB="0" distL="0" distR="0" wp14:anchorId="119EFDE9" wp14:editId="535D83E8">
                              <wp:extent cx="2733586" cy="305752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hrinkage.eps"/>
                                      <pic:cNvPicPr/>
                                    </pic:nvPicPr>
                                    <pic:blipFill>
                                      <a:blip r:embed="rId16">
                                        <a:extLst>
                                          <a:ext uri="{28A0092B-C50C-407E-A947-70E740481C1C}">
                                            <a14:useLocalDpi xmlns:a14="http://schemas.microsoft.com/office/drawing/2010/main" val="0"/>
                                          </a:ext>
                                        </a:extLst>
                                      </a:blip>
                                      <a:stretch>
                                        <a:fillRect/>
                                      </a:stretch>
                                    </pic:blipFill>
                                    <pic:spPr>
                                      <a:xfrm>
                                        <a:off x="0" y="0"/>
                                        <a:ext cx="2737326" cy="3061708"/>
                                      </a:xfrm>
                                      <a:prstGeom prst="rect">
                                        <a:avLst/>
                                      </a:prstGeom>
                                    </pic:spPr>
                                  </pic:pic>
                                </a:graphicData>
                              </a:graphic>
                            </wp:inline>
                          </w:drawing>
                        </w:r>
                      </w:ins>
                      <w:del w:id="529" w:author="Matthew Kay" w:date="2015-09-25T01:07:00Z">
                        <w:r w:rsidDel="00E60D1D">
                          <w:rPr>
                            <w:noProof/>
                          </w:rPr>
                          <w:drawing>
                            <wp:inline distT="114300" distB="114300" distL="114300" distR="114300" wp14:anchorId="5555582C" wp14:editId="4108DAB5">
                              <wp:extent cx="3067050" cy="947177"/>
                              <wp:effectExtent l="0" t="0" r="0" b="5715"/>
                              <wp:docPr id="7" name="image11.png" descr="shrinkage.png"/>
                              <wp:cNvGraphicFramePr/>
                              <a:graphic xmlns:a="http://schemas.openxmlformats.org/drawingml/2006/main">
                                <a:graphicData uri="http://schemas.openxmlformats.org/drawingml/2006/picture">
                                  <pic:pic xmlns:pic="http://schemas.openxmlformats.org/drawingml/2006/picture">
                                    <pic:nvPicPr>
                                      <pic:cNvPr id="0" name="image11.png" descr="shrinkage.png"/>
                                      <pic:cNvPicPr preferRelativeResize="0"/>
                                    </pic:nvPicPr>
                                    <pic:blipFill>
                                      <a:blip r:embed="rId17"/>
                                      <a:srcRect/>
                                      <a:stretch>
                                        <a:fillRect/>
                                      </a:stretch>
                                    </pic:blipFill>
                                    <pic:spPr>
                                      <a:xfrm>
                                        <a:off x="0" y="0"/>
                                        <a:ext cx="3153650" cy="973921"/>
                                      </a:xfrm>
                                      <a:prstGeom prst="rect">
                                        <a:avLst/>
                                      </a:prstGeom>
                                      <a:ln/>
                                    </pic:spPr>
                                  </pic:pic>
                                </a:graphicData>
                              </a:graphic>
                            </wp:inline>
                          </w:drawing>
                        </w:r>
                      </w:del>
                    </w:p>
                    <w:p w14:paraId="2E959DA6" w14:textId="6C01D77E" w:rsidR="00C61C18" w:rsidRDefault="00C61C18" w:rsidP="00B333C0">
                      <w:pPr>
                        <w:pStyle w:val="Caption"/>
                      </w:pPr>
                      <w:bookmarkStart w:id="530" w:name="_Ref430912095"/>
                      <w:r>
                        <w:t xml:space="preserve">Figure </w:t>
                      </w:r>
                      <w:fldSimple w:instr=" SEQ Figure \* ARABIC ">
                        <w:r w:rsidR="00D456ED">
                          <w:rPr>
                            <w:noProof/>
                          </w:rPr>
                          <w:t>3</w:t>
                        </w:r>
                      </w:fldSimple>
                      <w:bookmarkEnd w:id="530"/>
                      <w:r>
                        <w:t xml:space="preserve">. </w:t>
                      </w:r>
                      <w:del w:id="531" w:author="Matthew Kay" w:date="2015-09-25T01:37:00Z">
                        <w:r w:rsidDel="00181B64">
                          <w:rPr>
                            <w:highlight w:val="yellow"/>
                          </w:rPr>
                          <w:delText>Figure XXX. Shrinkage. [needs annotation; first row is a freq estimate from one simulation of exp 1; second row is bayes estimate of same]</w:delText>
                        </w:r>
                      </w:del>
                      <w:ins w:id="532" w:author="Matthew Kay" w:date="2015-09-25T01:37:00Z">
                        <w:r>
                          <w:t>The effects of shrinkage in experiment 1 with 20 participants. A. From a single simulation, showing the shrinkage of a single estimate</w:t>
                        </w:r>
                      </w:ins>
                      <w:ins w:id="533" w:author="Matthew Kay" w:date="2015-09-25T01:38:00Z">
                        <w:r>
                          <w:t xml:space="preserve"> in the Bayesian analysis</w:t>
                        </w:r>
                      </w:ins>
                      <w:ins w:id="534" w:author="Matthew Kay" w:date="2015-09-25T01:37:00Z">
                        <w:r>
                          <w:t xml:space="preserve">. B. </w:t>
                        </w:r>
                      </w:ins>
                      <w:ins w:id="535" w:author="Matthew Kay" w:date="2015-09-25T01:38:00Z">
                        <w:r>
                          <w:t>T</w:t>
                        </w:r>
                      </w:ins>
                      <w:ins w:id="536" w:author="Matthew Kay" w:date="2015-09-25T01:37:00Z">
                        <w:r>
                          <w:t>he general sh</w:t>
                        </w:r>
                      </w:ins>
                      <w:ins w:id="537" w:author="Matthew Kay" w:date="2015-09-25T01:38:00Z">
                        <w:r>
                          <w:t>rinkage of estimates towards 0 from all simulations of experiment 1 with 20 participants.</w:t>
                        </w:r>
                      </w:ins>
                    </w:p>
                  </w:txbxContent>
                </v:textbox>
                <w10:wrap type="square" anchorx="margin" anchory="margin"/>
              </v:shape>
            </w:pict>
          </mc:Fallback>
        </mc:AlternateContent>
      </w:r>
      <w:r w:rsidR="00B333C0">
        <w:t>.</w:t>
      </w:r>
    </w:p>
    <w:p w14:paraId="493190CD" w14:textId="05420CE1" w:rsidR="0002541C" w:rsidRDefault="00C61C18"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538" w:author="Matthew Kay" w:date="2015-09-25T02:39:00Z">
        <w:r>
          <w:t xml:space="preserve"> </w:t>
        </w:r>
      </w:ins>
      <w:r w:rsidR="0002541C">
        <w:t>The Bayesian approach shrinks the unreasonably large estimate a little bit towards 0, reflecting our skepticism. The resulting posterior is still quite diffuse: we haven’t learned all that much from the small study. But what we have learned is reasonable in proportion to what we knew before and how much evidence we have. This posterior still advances the knowledge of the field such that subsequent studies will be more precise --- even if it doesn’t reach a frequentist</w:t>
      </w:r>
      <w:del w:id="539" w:author="Greg Nelson" w:date="2015-09-24T19:20:00Z">
        <w:r w:rsidR="0002541C" w:rsidDel="00ED2D34">
          <w:delText>’s</w:delText>
        </w:r>
      </w:del>
      <w:r w:rsidR="0002541C">
        <w:t xml:space="preserve"> notion of significance (note that to reach significance here the sample effect would need to be nearly 3 times the actual effect!). </w:t>
      </w:r>
    </w:p>
    <w:p w14:paraId="0D8CDC3F" w14:textId="77777777" w:rsidR="0002541C" w:rsidRDefault="0002541C" w:rsidP="0002541C">
      <w:pPr>
        <w:pStyle w:val="Heading3"/>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540" w:name="h.n45cddxwr11g" w:colFirst="0" w:colLast="0"/>
      <w:bookmarkEnd w:id="540"/>
      <w:r>
        <w:t>In many worlds</w:t>
      </w:r>
    </w:p>
    <w:p w14:paraId="6FEA1335" w14:textId="2928F21D" w:rsidR="0002541C" w:rsidDel="009A246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541" w:author="Matthew Kay" w:date="2015-09-25T01:20:00Z"/>
        </w:rPr>
      </w:pPr>
      <w:r>
        <w:t>We can see the effects of shrinkage on the first experiment when we look at all of the 20-participant simulations (</w:t>
      </w:r>
      <w:ins w:id="542" w:author="Matthew Kay" w:date="2015-09-25T02:40:00Z">
        <w:r w:rsidR="00C61C18">
          <w:fldChar w:fldCharType="begin"/>
        </w:r>
        <w:r w:rsidR="00C61C18">
          <w:instrText xml:space="preserve"> REF _Ref430912138 \h </w:instrText>
        </w:r>
      </w:ins>
      <w:r w:rsidR="00C61C18">
        <w:fldChar w:fldCharType="separate"/>
      </w:r>
      <w:ins w:id="543" w:author="Matthew Kay" w:date="2015-09-25T03:54:00Z">
        <w:r w:rsidR="00D456ED">
          <w:t xml:space="preserve">Figure </w:t>
        </w:r>
        <w:r w:rsidR="00D456ED">
          <w:rPr>
            <w:noProof/>
          </w:rPr>
          <w:t>4</w:t>
        </w:r>
      </w:ins>
      <w:ins w:id="544" w:author="Matthew Kay" w:date="2015-09-25T02:40:00Z">
        <w:r w:rsidR="00C61C18">
          <w:fldChar w:fldCharType="end"/>
        </w:r>
      </w:ins>
      <w:del w:id="545" w:author="Matthew Kay" w:date="2015-09-25T02:40:00Z">
        <w:r w:rsidDel="00C61C18">
          <w:rPr>
            <w:highlight w:val="yellow"/>
          </w:rPr>
          <w:delText>Figure XXX</w:delText>
        </w:r>
      </w:del>
      <w:r>
        <w:t>): the most extreme estimates in experiment 1 are moved slightly towards 0. This has the effect of reducing the overall error in experiment 1 by discounting unreasonably large estimates that occur due to chance:</w:t>
      </w:r>
    </w:p>
    <w:p w14:paraId="01EFCC8C" w14:textId="77777777" w:rsidR="0002541C" w:rsidDel="009A246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546" w:author="Matthew Kay" w:date="2015-09-25T01:20:00Z"/>
        </w:rPr>
      </w:pPr>
    </w:p>
    <w:p w14:paraId="6786C6BD" w14:textId="31EBA77D" w:rsidR="0002541C" w:rsidDel="009A246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547" w:author="Matthew Kay" w:date="2015-09-25T01:20:00Z"/>
        </w:rPr>
      </w:pPr>
      <w:del w:id="548" w:author="Matthew Kay" w:date="2015-09-25T01:20:00Z">
        <w:r w:rsidDel="009A2467">
          <w:rPr>
            <w:rFonts w:ascii="Consolas" w:eastAsia="Consolas" w:hAnsi="Consolas" w:cs="Consolas"/>
          </w:rPr>
          <w:delText>E1 RMSE for freq_effects</w:delText>
        </w:r>
      </w:del>
    </w:p>
    <w:p w14:paraId="38831D20" w14:textId="69079F8D" w:rsidR="0002541C" w:rsidDel="009A246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549" w:author="Matthew Kay" w:date="2015-09-25T01:20:00Z"/>
        </w:rPr>
      </w:pPr>
      <w:del w:id="550" w:author="Matthew Kay" w:date="2015-09-25T01:20:00Z">
        <w:r w:rsidDel="009A2467">
          <w:rPr>
            <w:rFonts w:ascii="Consolas" w:eastAsia="Consolas" w:hAnsi="Consolas" w:cs="Consolas"/>
          </w:rPr>
          <w:delText xml:space="preserve">e1 treatment1 </w:delText>
        </w:r>
        <w:r w:rsidDel="009A2467">
          <w:rPr>
            <w:rFonts w:ascii="Consolas" w:eastAsia="Consolas" w:hAnsi="Consolas" w:cs="Consolas"/>
          </w:rPr>
          <w:tab/>
          <w:delText xml:space="preserve"> 0.61</w:delText>
        </w:r>
      </w:del>
    </w:p>
    <w:p w14:paraId="190124A7" w14:textId="6480DC42" w:rsidR="0002541C" w:rsidDel="009A246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551" w:author="Matthew Kay" w:date="2015-09-25T01:20:00Z"/>
        </w:rPr>
      </w:pPr>
    </w:p>
    <w:p w14:paraId="5BE7CDD8" w14:textId="02044961" w:rsidR="0002541C" w:rsidDel="009A246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552" w:author="Matthew Kay" w:date="2015-09-25T01:20:00Z"/>
        </w:rPr>
      </w:pPr>
      <w:del w:id="553" w:author="Matthew Kay" w:date="2015-09-25T01:20:00Z">
        <w:r w:rsidDel="009A2467">
          <w:rPr>
            <w:rFonts w:ascii="Consolas" w:eastAsia="Consolas" w:hAnsi="Consolas" w:cs="Consolas"/>
          </w:rPr>
          <w:delText>E1 RMSE for bayes_effects</w:delText>
        </w:r>
      </w:del>
    </w:p>
    <w:p w14:paraId="66D0B3A1" w14:textId="331AF378" w:rsidR="0002541C" w:rsidDel="009A246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554" w:author="Matthew Kay" w:date="2015-09-25T01:20:00Z"/>
        </w:rPr>
      </w:pPr>
      <w:del w:id="555" w:author="Matthew Kay" w:date="2015-09-25T01:20:00Z">
        <w:r w:rsidDel="009A2467">
          <w:rPr>
            <w:rFonts w:ascii="Consolas" w:eastAsia="Consolas" w:hAnsi="Consolas" w:cs="Consolas"/>
          </w:rPr>
          <w:delText xml:space="preserve">e1 treatment1 </w:delText>
        </w:r>
        <w:r w:rsidDel="009A2467">
          <w:rPr>
            <w:rFonts w:ascii="Consolas" w:eastAsia="Consolas" w:hAnsi="Consolas" w:cs="Consolas"/>
          </w:rPr>
          <w:tab/>
          <w:delText xml:space="preserve"> 0.56</w:delText>
        </w:r>
      </w:del>
    </w:p>
    <w:p w14:paraId="440C3B31" w14:textId="77777777" w:rsidR="009A2467" w:rsidRDefault="009A2467" w:rsidP="009A246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556" w:author="Matthew Kay" w:date="2015-09-25T01:17:00Z"/>
        </w:rPr>
      </w:pPr>
    </w:p>
    <w:tbl>
      <w:tblPr>
        <w:tblStyle w:val="PlainTable2"/>
        <w:tblW w:w="0" w:type="auto"/>
        <w:tblCellMar>
          <w:top w:w="115" w:type="dxa"/>
          <w:left w:w="0" w:type="dxa"/>
          <w:right w:w="0" w:type="dxa"/>
        </w:tblCellMar>
        <w:tblLook w:val="04A0" w:firstRow="1" w:lastRow="0" w:firstColumn="1" w:lastColumn="0" w:noHBand="0" w:noVBand="1"/>
        <w:tblPrChange w:id="557" w:author="Matthew Kay" w:date="2015-09-25T01:20:00Z">
          <w:tblPr>
            <w:tblStyle w:val="PlainTable2"/>
            <w:tblW w:w="0" w:type="auto"/>
            <w:tblCellMar>
              <w:top w:w="115" w:type="dxa"/>
              <w:left w:w="0" w:type="dxa"/>
              <w:right w:w="0" w:type="dxa"/>
            </w:tblCellMar>
            <w:tblLook w:val="04A0" w:firstRow="1" w:lastRow="0" w:firstColumn="1" w:lastColumn="0" w:noHBand="0" w:noVBand="1"/>
          </w:tblPr>
        </w:tblPrChange>
      </w:tblPr>
      <w:tblGrid>
        <w:gridCol w:w="2451"/>
        <w:gridCol w:w="1297"/>
        <w:gridCol w:w="1076"/>
        <w:tblGridChange w:id="558">
          <w:tblGrid>
            <w:gridCol w:w="2451"/>
            <w:gridCol w:w="1297"/>
            <w:gridCol w:w="1076"/>
          </w:tblGrid>
        </w:tblGridChange>
      </w:tblGrid>
      <w:tr w:rsidR="009A2467" w14:paraId="088D5E5D" w14:textId="77777777" w:rsidTr="009A2467">
        <w:trPr>
          <w:cnfStyle w:val="100000000000" w:firstRow="1" w:lastRow="0" w:firstColumn="0" w:lastColumn="0" w:oddVBand="0" w:evenVBand="0" w:oddHBand="0" w:evenHBand="0" w:firstRowFirstColumn="0" w:firstRowLastColumn="0" w:lastRowFirstColumn="0" w:lastRowLastColumn="0"/>
          <w:cantSplit/>
          <w:ins w:id="559" w:author="Matthew Kay" w:date="2015-09-25T01:17:00Z"/>
        </w:trPr>
        <w:tc>
          <w:tcPr>
            <w:cnfStyle w:val="001000000000" w:firstRow="0" w:lastRow="0" w:firstColumn="1" w:lastColumn="0" w:oddVBand="0" w:evenVBand="0" w:oddHBand="0" w:evenHBand="0" w:firstRowFirstColumn="0" w:firstRowLastColumn="0" w:lastRowFirstColumn="0" w:lastRowLastColumn="0"/>
            <w:tcW w:w="2451" w:type="dxa"/>
            <w:tcBorders>
              <w:top w:val="single" w:sz="4" w:space="0" w:color="7F7F7F" w:themeColor="text1" w:themeTint="80"/>
              <w:bottom w:val="single" w:sz="4" w:space="0" w:color="auto"/>
            </w:tcBorders>
            <w:tcPrChange w:id="560" w:author="Matthew Kay" w:date="2015-09-25T01:20:00Z">
              <w:tcPr>
                <w:tcW w:w="2628" w:type="dxa"/>
                <w:tcBorders>
                  <w:top w:val="single" w:sz="4" w:space="0" w:color="7F7F7F" w:themeColor="text1" w:themeTint="80"/>
                  <w:bottom w:val="single" w:sz="4" w:space="0" w:color="auto"/>
                </w:tcBorders>
              </w:tcPr>
            </w:tcPrChange>
          </w:tcPr>
          <w:p w14:paraId="244794A7" w14:textId="77777777" w:rsidR="009A2467" w:rsidRPr="00773D13" w:rsidRDefault="009A2467" w:rsidP="009A2467">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1000000000" w:firstRow="1" w:lastRow="0" w:firstColumn="1" w:lastColumn="0" w:oddVBand="0" w:evenVBand="0" w:oddHBand="0" w:evenHBand="0" w:firstRowFirstColumn="0" w:firstRowLastColumn="0" w:lastRowFirstColumn="0" w:lastRowLastColumn="0"/>
              <w:rPr>
                <w:ins w:id="561" w:author="Matthew Kay" w:date="2015-09-25T01:17:00Z"/>
                <w:rFonts w:ascii="Arial" w:hAnsi="Arial" w:cs="Arial"/>
              </w:rPr>
              <w:pPrChange w:id="562" w:author="Matthew Kay" w:date="2015-09-25T01:21: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1000000000" w:firstRow="1" w:lastRow="0" w:firstColumn="1" w:lastColumn="0" w:oddVBand="0" w:evenVBand="0" w:oddHBand="0" w:evenHBand="0" w:firstRowFirstColumn="0" w:firstRowLastColumn="0" w:lastRowFirstColumn="0" w:lastRowLastColumn="0"/>
                </w:pPr>
              </w:pPrChange>
            </w:pPr>
          </w:p>
        </w:tc>
        <w:tc>
          <w:tcPr>
            <w:tcW w:w="1297" w:type="dxa"/>
            <w:tcBorders>
              <w:top w:val="single" w:sz="4" w:space="0" w:color="7F7F7F" w:themeColor="text1" w:themeTint="80"/>
              <w:bottom w:val="single" w:sz="4" w:space="0" w:color="auto"/>
            </w:tcBorders>
            <w:tcPrChange w:id="563" w:author="Matthew Kay" w:date="2015-09-25T01:20:00Z">
              <w:tcPr>
                <w:tcW w:w="1317" w:type="dxa"/>
                <w:tcBorders>
                  <w:top w:val="single" w:sz="4" w:space="0" w:color="7F7F7F" w:themeColor="text1" w:themeTint="80"/>
                  <w:bottom w:val="single" w:sz="4" w:space="0" w:color="auto"/>
                </w:tcBorders>
              </w:tcPr>
            </w:tcPrChange>
          </w:tcPr>
          <w:p w14:paraId="691E99F1" w14:textId="77777777" w:rsidR="009A2467" w:rsidRPr="00773D13" w:rsidRDefault="009A2467" w:rsidP="009A2467">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0000000000" w:firstRow="1" w:lastRow="0" w:firstColumn="0" w:lastColumn="0" w:oddVBand="0" w:evenVBand="0" w:oddHBand="0" w:evenHBand="0" w:firstRowFirstColumn="0" w:firstRowLastColumn="0" w:lastRowFirstColumn="0" w:lastRowLastColumn="0"/>
              <w:rPr>
                <w:ins w:id="564" w:author="Matthew Kay" w:date="2015-09-25T01:17:00Z"/>
                <w:rFonts w:ascii="Arial" w:hAnsi="Arial" w:cs="Arial"/>
              </w:rPr>
              <w:pPrChange w:id="565" w:author="Matthew Kay" w:date="2015-09-25T01:21: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0000000000" w:firstRow="1" w:lastRow="0" w:firstColumn="0" w:lastColumn="0" w:oddVBand="0" w:evenVBand="0" w:oddHBand="0" w:evenHBand="0" w:firstRowFirstColumn="0" w:firstRowLastColumn="0" w:lastRowFirstColumn="0" w:lastRowLastColumn="0"/>
                </w:pPr>
              </w:pPrChange>
            </w:pPr>
            <w:ins w:id="566" w:author="Matthew Kay" w:date="2015-09-25T01:17:00Z">
              <w:r w:rsidRPr="00773D13">
                <w:rPr>
                  <w:rFonts w:ascii="Arial" w:hAnsi="Arial" w:cs="Arial"/>
                </w:rPr>
                <w:t>Frequentist</w:t>
              </w:r>
            </w:ins>
          </w:p>
        </w:tc>
        <w:tc>
          <w:tcPr>
            <w:tcW w:w="1076" w:type="dxa"/>
            <w:tcBorders>
              <w:top w:val="single" w:sz="4" w:space="0" w:color="7F7F7F" w:themeColor="text1" w:themeTint="80"/>
              <w:bottom w:val="single" w:sz="4" w:space="0" w:color="auto"/>
            </w:tcBorders>
            <w:tcPrChange w:id="567" w:author="Matthew Kay" w:date="2015-09-25T01:20:00Z">
              <w:tcPr>
                <w:tcW w:w="1095" w:type="dxa"/>
                <w:tcBorders>
                  <w:top w:val="single" w:sz="4" w:space="0" w:color="7F7F7F" w:themeColor="text1" w:themeTint="80"/>
                  <w:bottom w:val="single" w:sz="4" w:space="0" w:color="auto"/>
                </w:tcBorders>
              </w:tcPr>
            </w:tcPrChange>
          </w:tcPr>
          <w:p w14:paraId="56049322" w14:textId="77777777" w:rsidR="009A2467" w:rsidRPr="00773D13" w:rsidRDefault="009A2467" w:rsidP="009A2467">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0000000000" w:firstRow="1" w:lastRow="0" w:firstColumn="0" w:lastColumn="0" w:oddVBand="0" w:evenVBand="0" w:oddHBand="0" w:evenHBand="0" w:firstRowFirstColumn="0" w:firstRowLastColumn="0" w:lastRowFirstColumn="0" w:lastRowLastColumn="0"/>
              <w:rPr>
                <w:ins w:id="568" w:author="Matthew Kay" w:date="2015-09-25T01:17:00Z"/>
                <w:rFonts w:ascii="Arial" w:hAnsi="Arial" w:cs="Arial"/>
              </w:rPr>
              <w:pPrChange w:id="569" w:author="Matthew Kay" w:date="2015-09-25T01:21: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0000000000" w:firstRow="1" w:lastRow="0" w:firstColumn="0" w:lastColumn="0" w:oddVBand="0" w:evenVBand="0" w:oddHBand="0" w:evenHBand="0" w:firstRowFirstColumn="0" w:firstRowLastColumn="0" w:lastRowFirstColumn="0" w:lastRowLastColumn="0"/>
                </w:pPr>
              </w:pPrChange>
            </w:pPr>
            <w:ins w:id="570" w:author="Matthew Kay" w:date="2015-09-25T01:17:00Z">
              <w:r w:rsidRPr="00773D13">
                <w:rPr>
                  <w:rFonts w:ascii="Arial" w:hAnsi="Arial" w:cs="Arial"/>
                </w:rPr>
                <w:t>Bayesian</w:t>
              </w:r>
            </w:ins>
          </w:p>
        </w:tc>
      </w:tr>
      <w:tr w:rsidR="009A2467" w14:paraId="1A96E32A" w14:textId="77777777" w:rsidTr="009A2467">
        <w:trPr>
          <w:cnfStyle w:val="000000100000" w:firstRow="0" w:lastRow="0" w:firstColumn="0" w:lastColumn="0" w:oddVBand="0" w:evenVBand="0" w:oddHBand="1" w:evenHBand="0" w:firstRowFirstColumn="0" w:firstRowLastColumn="0" w:lastRowFirstColumn="0" w:lastRowLastColumn="0"/>
          <w:cantSplit/>
          <w:ins w:id="571" w:author="Matthew Kay" w:date="2015-09-25T01:17:00Z"/>
        </w:trPr>
        <w:tc>
          <w:tcPr>
            <w:cnfStyle w:val="001000000000" w:firstRow="0" w:lastRow="0" w:firstColumn="1" w:lastColumn="0" w:oddVBand="0" w:evenVBand="0" w:oddHBand="0" w:evenHBand="0" w:firstRowFirstColumn="0" w:firstRowLastColumn="0" w:lastRowFirstColumn="0" w:lastRowLastColumn="0"/>
            <w:tcW w:w="2451" w:type="dxa"/>
            <w:tcBorders>
              <w:top w:val="single" w:sz="4" w:space="0" w:color="auto"/>
              <w:bottom w:val="single" w:sz="4" w:space="0" w:color="auto"/>
            </w:tcBorders>
            <w:tcPrChange w:id="572" w:author="Matthew Kay" w:date="2015-09-25T01:20:00Z">
              <w:tcPr>
                <w:tcW w:w="2451" w:type="dxa"/>
                <w:tcBorders>
                  <w:top w:val="single" w:sz="4" w:space="0" w:color="auto"/>
                  <w:bottom w:val="single" w:sz="4" w:space="0" w:color="auto"/>
                </w:tcBorders>
              </w:tcPr>
            </w:tcPrChange>
          </w:tcPr>
          <w:p w14:paraId="3269D58D" w14:textId="77777777" w:rsidR="009A2467" w:rsidRPr="00773D13" w:rsidRDefault="009A2467" w:rsidP="009A2467">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cnfStyle w:val="001000100000" w:firstRow="0" w:lastRow="0" w:firstColumn="1" w:lastColumn="0" w:oddVBand="0" w:evenVBand="0" w:oddHBand="1" w:evenHBand="0" w:firstRowFirstColumn="0" w:firstRowLastColumn="0" w:lastRowFirstColumn="0" w:lastRowLastColumn="0"/>
              <w:rPr>
                <w:ins w:id="573" w:author="Matthew Kay" w:date="2015-09-25T01:17:00Z"/>
                <w:rFonts w:ascii="Arial" w:hAnsi="Arial" w:cs="Arial"/>
                <w:b w:val="0"/>
              </w:rPr>
              <w:pPrChange w:id="574" w:author="Matthew Kay" w:date="2015-09-25T01:21: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cnfStyle w:val="001000100000" w:firstRow="0" w:lastRow="0" w:firstColumn="1" w:lastColumn="0" w:oddVBand="0" w:evenVBand="0" w:oddHBand="1" w:evenHBand="0" w:firstRowFirstColumn="0" w:firstRowLastColumn="0" w:lastRowFirstColumn="0" w:lastRowLastColumn="0"/>
                </w:pPr>
              </w:pPrChange>
            </w:pPr>
            <w:ins w:id="575" w:author="Matthew Kay" w:date="2015-09-25T01:17:00Z">
              <w:r w:rsidRPr="00773D13">
                <w:rPr>
                  <w:rFonts w:ascii="Arial" w:hAnsi="Arial" w:cs="Arial"/>
                  <w:b w:val="0"/>
                </w:rPr>
                <w:t>fast-to-slow − control</w:t>
              </w:r>
            </w:ins>
          </w:p>
        </w:tc>
        <w:tc>
          <w:tcPr>
            <w:tcW w:w="1297" w:type="dxa"/>
            <w:tcBorders>
              <w:top w:val="single" w:sz="4" w:space="0" w:color="auto"/>
              <w:bottom w:val="single" w:sz="4" w:space="0" w:color="auto"/>
            </w:tcBorders>
            <w:tcPrChange w:id="576" w:author="Matthew Kay" w:date="2015-09-25T01:20:00Z">
              <w:tcPr>
                <w:tcW w:w="1297" w:type="dxa"/>
                <w:tcBorders>
                  <w:top w:val="single" w:sz="4" w:space="0" w:color="auto"/>
                  <w:bottom w:val="single" w:sz="4" w:space="0" w:color="auto"/>
                </w:tcBorders>
              </w:tcPr>
            </w:tcPrChange>
          </w:tcPr>
          <w:p w14:paraId="21324BCE" w14:textId="03955AAA" w:rsidR="009A2467" w:rsidRPr="00773D13" w:rsidRDefault="009A2467" w:rsidP="009A2467">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cnfStyle w:val="000000100000" w:firstRow="0" w:lastRow="0" w:firstColumn="0" w:lastColumn="0" w:oddVBand="0" w:evenVBand="0" w:oddHBand="1" w:evenHBand="0" w:firstRowFirstColumn="0" w:firstRowLastColumn="0" w:lastRowFirstColumn="0" w:lastRowLastColumn="0"/>
              <w:rPr>
                <w:ins w:id="577" w:author="Matthew Kay" w:date="2015-09-25T01:17:00Z"/>
                <w:rFonts w:ascii="Arial" w:hAnsi="Arial" w:cs="Arial"/>
              </w:rPr>
              <w:pPrChange w:id="578" w:author="Matthew Kay" w:date="2015-09-25T01:21: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cnfStyle w:val="000000100000" w:firstRow="0" w:lastRow="0" w:firstColumn="0" w:lastColumn="0" w:oddVBand="0" w:evenVBand="0" w:oddHBand="1" w:evenHBand="0" w:firstRowFirstColumn="0" w:firstRowLastColumn="0" w:lastRowFirstColumn="0" w:lastRowLastColumn="0"/>
                </w:pPr>
              </w:pPrChange>
            </w:pPr>
            <w:ins w:id="579" w:author="Matthew Kay" w:date="2015-09-25T01:17:00Z">
              <w:r>
                <w:rPr>
                  <w:rFonts w:ascii="Arial" w:hAnsi="Arial" w:cs="Arial"/>
                </w:rPr>
                <w:t>0.61</w:t>
              </w:r>
            </w:ins>
          </w:p>
        </w:tc>
        <w:tc>
          <w:tcPr>
            <w:tcW w:w="1076" w:type="dxa"/>
            <w:tcBorders>
              <w:top w:val="single" w:sz="4" w:space="0" w:color="auto"/>
              <w:bottom w:val="single" w:sz="4" w:space="0" w:color="auto"/>
            </w:tcBorders>
            <w:tcPrChange w:id="580" w:author="Matthew Kay" w:date="2015-09-25T01:20:00Z">
              <w:tcPr>
                <w:tcW w:w="1076" w:type="dxa"/>
                <w:tcBorders>
                  <w:top w:val="single" w:sz="4" w:space="0" w:color="auto"/>
                  <w:bottom w:val="single" w:sz="4" w:space="0" w:color="auto"/>
                </w:tcBorders>
              </w:tcPr>
            </w:tcPrChange>
          </w:tcPr>
          <w:p w14:paraId="2192DF8D" w14:textId="6377FD3F" w:rsidR="009A2467" w:rsidRPr="00773D13" w:rsidRDefault="009A2467" w:rsidP="009A2467">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cnfStyle w:val="000000100000" w:firstRow="0" w:lastRow="0" w:firstColumn="0" w:lastColumn="0" w:oddVBand="0" w:evenVBand="0" w:oddHBand="1" w:evenHBand="0" w:firstRowFirstColumn="0" w:firstRowLastColumn="0" w:lastRowFirstColumn="0" w:lastRowLastColumn="0"/>
              <w:rPr>
                <w:ins w:id="581" w:author="Matthew Kay" w:date="2015-09-25T01:17:00Z"/>
                <w:rFonts w:ascii="Arial" w:hAnsi="Arial" w:cs="Arial"/>
              </w:rPr>
              <w:pPrChange w:id="582" w:author="Matthew Kay" w:date="2015-09-25T01:21: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cnfStyle w:val="000000100000" w:firstRow="0" w:lastRow="0" w:firstColumn="0" w:lastColumn="0" w:oddVBand="0" w:evenVBand="0" w:oddHBand="1" w:evenHBand="0" w:firstRowFirstColumn="0" w:firstRowLastColumn="0" w:lastRowFirstColumn="0" w:lastRowLastColumn="0"/>
                </w:pPr>
              </w:pPrChange>
            </w:pPr>
            <w:ins w:id="583" w:author="Matthew Kay" w:date="2015-09-25T01:17:00Z">
              <w:r>
                <w:rPr>
                  <w:rFonts w:ascii="Arial" w:hAnsi="Arial" w:cs="Arial"/>
                </w:rPr>
                <w:t>0.</w:t>
              </w:r>
            </w:ins>
            <w:ins w:id="584" w:author="Matthew Kay" w:date="2015-09-25T01:18:00Z">
              <w:r>
                <w:rPr>
                  <w:rFonts w:ascii="Arial" w:hAnsi="Arial" w:cs="Arial"/>
                </w:rPr>
                <w:t>56</w:t>
              </w:r>
            </w:ins>
          </w:p>
        </w:tc>
      </w:tr>
    </w:tbl>
    <w:p w14:paraId="6F88115C" w14:textId="2A9F42F8" w:rsidR="0002541C" w:rsidRDefault="009A2467" w:rsidP="009A2467">
      <w:pPr>
        <w:pStyle w:val="Caption"/>
        <w:pPrChange w:id="585" w:author="Matthew Kay" w:date="2015-09-25T01:18: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ins w:id="586" w:author="Matthew Kay" w:date="2015-09-25T01:18:00Z">
        <w:r>
          <w:t xml:space="preserve">Table </w:t>
        </w:r>
        <w:r>
          <w:fldChar w:fldCharType="begin"/>
        </w:r>
        <w:r>
          <w:instrText xml:space="preserve"> SEQ Table \* ARABIC </w:instrText>
        </w:r>
      </w:ins>
      <w:r>
        <w:fldChar w:fldCharType="separate"/>
      </w:r>
      <w:ins w:id="587" w:author="Matthew Kay" w:date="2015-09-25T03:54:00Z">
        <w:r w:rsidR="00D456ED">
          <w:rPr>
            <w:noProof/>
          </w:rPr>
          <w:t>2</w:t>
        </w:r>
      </w:ins>
      <w:ins w:id="588" w:author="Matthew Kay" w:date="2015-09-25T01:18:00Z">
        <w:r>
          <w:fldChar w:fldCharType="end"/>
        </w:r>
        <w:r>
          <w:t>. Root mean-squared error of estimate in experiment 1</w:t>
        </w:r>
      </w:ins>
      <w:ins w:id="589" w:author="Matthew Kay" w:date="2015-09-25T01:19:00Z">
        <w:r>
          <w:t xml:space="preserve"> with 20 participants per condition, reflecting the effect of </w:t>
        </w:r>
      </w:ins>
      <w:ins w:id="590" w:author="Matthew Kay" w:date="2015-09-25T01:20:00Z">
        <w:r>
          <w:t xml:space="preserve">Bayesian </w:t>
        </w:r>
      </w:ins>
      <w:ins w:id="591" w:author="Matthew Kay" w:date="2015-09-25T01:19:00Z">
        <w:r>
          <w:t>shrinkage on discounting unreasonably large effects in small-</w:t>
        </w:r>
        <w:r w:rsidRPr="009A2467">
          <w:rPr>
            <w:i/>
            <w:rPrChange w:id="592" w:author="Matthew Kay" w:date="2015-09-25T01:19:00Z">
              <w:rPr/>
            </w:rPrChange>
          </w:rPr>
          <w:t>n</w:t>
        </w:r>
        <w:r>
          <w:t xml:space="preserve"> studies.</w:t>
        </w:r>
      </w:ins>
    </w:p>
    <w:p w14:paraId="25DA393E" w14:textId="7DC24398"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We also see the same narrowing of precision in successive studies in the Bayesian world as we did with the 100-participant simulations. By the time we reach experiment 4, the difference in error is dramatic: the estimate for </w:t>
      </w:r>
      <w:r>
        <w:rPr>
          <w:i/>
        </w:rPr>
        <w:t>fast-to-slow</w:t>
      </w:r>
      <w:r>
        <w:t xml:space="preserve"> has nearly half the error in the Bayesian world (.36 versus .66), and we again get better estimates of the novel condition, </w:t>
      </w:r>
      <w:r>
        <w:rPr>
          <w:i/>
        </w:rPr>
        <w:t>slow-to-fast</w:t>
      </w:r>
      <w:ins w:id="593" w:author="Matthew Kay" w:date="2015-09-25T01:22:00Z">
        <w:r w:rsidR="009A2467">
          <w:t>:</w:t>
        </w:r>
      </w:ins>
      <w:del w:id="594" w:author="Matthew Kay" w:date="2015-09-25T01:22:00Z">
        <w:r w:rsidDel="009A2467">
          <w:delText>.</w:delText>
        </w:r>
      </w:del>
    </w:p>
    <w:tbl>
      <w:tblPr>
        <w:tblStyle w:val="PlainTable2"/>
        <w:tblW w:w="0" w:type="auto"/>
        <w:tblCellMar>
          <w:top w:w="115" w:type="dxa"/>
          <w:left w:w="0" w:type="dxa"/>
          <w:right w:w="0" w:type="dxa"/>
        </w:tblCellMar>
        <w:tblLook w:val="04A0" w:firstRow="1" w:lastRow="0" w:firstColumn="1" w:lastColumn="0" w:noHBand="0" w:noVBand="1"/>
      </w:tblPr>
      <w:tblGrid>
        <w:gridCol w:w="2451"/>
        <w:gridCol w:w="1297"/>
        <w:gridCol w:w="1076"/>
        <w:tblGridChange w:id="595">
          <w:tblGrid>
            <w:gridCol w:w="2451"/>
            <w:gridCol w:w="1297"/>
            <w:gridCol w:w="1076"/>
          </w:tblGrid>
        </w:tblGridChange>
      </w:tblGrid>
      <w:tr w:rsidR="009A2467" w:rsidRPr="00773D13" w14:paraId="3660413F" w14:textId="77777777" w:rsidTr="00C61C18">
        <w:trPr>
          <w:cnfStyle w:val="100000000000" w:firstRow="1" w:lastRow="0" w:firstColumn="0" w:lastColumn="0" w:oddVBand="0" w:evenVBand="0" w:oddHBand="0" w:evenHBand="0" w:firstRowFirstColumn="0" w:firstRowLastColumn="0" w:lastRowFirstColumn="0" w:lastRowLastColumn="0"/>
          <w:ins w:id="596" w:author="Matthew Kay" w:date="2015-09-25T01:22:00Z"/>
        </w:trPr>
        <w:tc>
          <w:tcPr>
            <w:cnfStyle w:val="001000000000" w:firstRow="0" w:lastRow="0" w:firstColumn="1" w:lastColumn="0" w:oddVBand="0" w:evenVBand="0" w:oddHBand="0" w:evenHBand="0" w:firstRowFirstColumn="0" w:firstRowLastColumn="0" w:lastRowFirstColumn="0" w:lastRowLastColumn="0"/>
            <w:tcW w:w="2628" w:type="dxa"/>
            <w:tcBorders>
              <w:top w:val="single" w:sz="4" w:space="0" w:color="7F7F7F" w:themeColor="text1" w:themeTint="80"/>
              <w:bottom w:val="single" w:sz="4" w:space="0" w:color="auto"/>
            </w:tcBorders>
          </w:tcPr>
          <w:p w14:paraId="5FD6017C" w14:textId="77777777" w:rsidR="009A2467" w:rsidRPr="00773D13"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597" w:author="Matthew Kay" w:date="2015-09-25T01:22:00Z"/>
                <w:rFonts w:ascii="Arial" w:hAnsi="Arial" w:cs="Arial"/>
              </w:rPr>
            </w:pPr>
          </w:p>
        </w:tc>
        <w:tc>
          <w:tcPr>
            <w:tcW w:w="1317" w:type="dxa"/>
            <w:tcBorders>
              <w:top w:val="single" w:sz="4" w:space="0" w:color="7F7F7F" w:themeColor="text1" w:themeTint="80"/>
              <w:bottom w:val="single" w:sz="4" w:space="0" w:color="auto"/>
            </w:tcBorders>
          </w:tcPr>
          <w:p w14:paraId="3003CD29" w14:textId="77777777" w:rsidR="009A2467" w:rsidRPr="00773D13"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0000000000" w:firstRow="1" w:lastRow="0" w:firstColumn="0" w:lastColumn="0" w:oddVBand="0" w:evenVBand="0" w:oddHBand="0" w:evenHBand="0" w:firstRowFirstColumn="0" w:firstRowLastColumn="0" w:lastRowFirstColumn="0" w:lastRowLastColumn="0"/>
              <w:rPr>
                <w:ins w:id="598" w:author="Matthew Kay" w:date="2015-09-25T01:22:00Z"/>
                <w:rFonts w:ascii="Arial" w:hAnsi="Arial" w:cs="Arial"/>
              </w:rPr>
            </w:pPr>
            <w:ins w:id="599" w:author="Matthew Kay" w:date="2015-09-25T01:22:00Z">
              <w:r w:rsidRPr="00773D13">
                <w:rPr>
                  <w:rFonts w:ascii="Arial" w:hAnsi="Arial" w:cs="Arial"/>
                </w:rPr>
                <w:t>Frequentist</w:t>
              </w:r>
            </w:ins>
          </w:p>
        </w:tc>
        <w:tc>
          <w:tcPr>
            <w:tcW w:w="1095" w:type="dxa"/>
            <w:tcBorders>
              <w:top w:val="single" w:sz="4" w:space="0" w:color="7F7F7F" w:themeColor="text1" w:themeTint="80"/>
              <w:bottom w:val="single" w:sz="4" w:space="0" w:color="auto"/>
            </w:tcBorders>
          </w:tcPr>
          <w:p w14:paraId="1CE272F1" w14:textId="77777777" w:rsidR="009A2467" w:rsidRPr="00773D13"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0000000000" w:firstRow="1" w:lastRow="0" w:firstColumn="0" w:lastColumn="0" w:oddVBand="0" w:evenVBand="0" w:oddHBand="0" w:evenHBand="0" w:firstRowFirstColumn="0" w:firstRowLastColumn="0" w:lastRowFirstColumn="0" w:lastRowLastColumn="0"/>
              <w:rPr>
                <w:ins w:id="600" w:author="Matthew Kay" w:date="2015-09-25T01:22:00Z"/>
                <w:rFonts w:ascii="Arial" w:hAnsi="Arial" w:cs="Arial"/>
              </w:rPr>
            </w:pPr>
            <w:ins w:id="601" w:author="Matthew Kay" w:date="2015-09-25T01:22:00Z">
              <w:r w:rsidRPr="00773D13">
                <w:rPr>
                  <w:rFonts w:ascii="Arial" w:hAnsi="Arial" w:cs="Arial"/>
                </w:rPr>
                <w:t>Bayesian</w:t>
              </w:r>
            </w:ins>
          </w:p>
        </w:tc>
      </w:tr>
      <w:tr w:rsidR="009A2467" w:rsidRPr="00773D13" w14:paraId="6F2A240A" w14:textId="77777777" w:rsidTr="00C61C18">
        <w:trPr>
          <w:cnfStyle w:val="000000100000" w:firstRow="0" w:lastRow="0" w:firstColumn="0" w:lastColumn="0" w:oddVBand="0" w:evenVBand="0" w:oddHBand="1" w:evenHBand="0" w:firstRowFirstColumn="0" w:firstRowLastColumn="0" w:lastRowFirstColumn="0" w:lastRowLastColumn="0"/>
          <w:ins w:id="602" w:author="Matthew Kay" w:date="2015-09-25T01:22:00Z"/>
        </w:trPr>
        <w:tc>
          <w:tcPr>
            <w:cnfStyle w:val="001000000000" w:firstRow="0" w:lastRow="0" w:firstColumn="1" w:lastColumn="0" w:oddVBand="0" w:evenVBand="0" w:oddHBand="0" w:evenHBand="0" w:firstRowFirstColumn="0" w:firstRowLastColumn="0" w:lastRowFirstColumn="0" w:lastRowLastColumn="0"/>
            <w:tcW w:w="2628" w:type="dxa"/>
            <w:tcBorders>
              <w:top w:val="single" w:sz="4" w:space="0" w:color="auto"/>
              <w:bottom w:val="nil"/>
            </w:tcBorders>
          </w:tcPr>
          <w:p w14:paraId="25B3E27C" w14:textId="77777777" w:rsidR="009A2467" w:rsidRPr="00773D13"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rPr>
                <w:ins w:id="603" w:author="Matthew Kay" w:date="2015-09-25T01:22:00Z"/>
                <w:rFonts w:ascii="Arial" w:hAnsi="Arial" w:cs="Arial"/>
                <w:b w:val="0"/>
              </w:rPr>
            </w:pPr>
            <w:ins w:id="604" w:author="Matthew Kay" w:date="2015-09-25T01:22:00Z">
              <w:r w:rsidRPr="00773D13">
                <w:rPr>
                  <w:rFonts w:ascii="Arial" w:hAnsi="Arial" w:cs="Arial"/>
                  <w:b w:val="0"/>
                </w:rPr>
                <w:t>fast-to-slow − control</w:t>
              </w:r>
            </w:ins>
          </w:p>
        </w:tc>
        <w:tc>
          <w:tcPr>
            <w:tcW w:w="1317" w:type="dxa"/>
            <w:tcBorders>
              <w:top w:val="single" w:sz="4" w:space="0" w:color="auto"/>
              <w:bottom w:val="nil"/>
            </w:tcBorders>
          </w:tcPr>
          <w:p w14:paraId="0104654D" w14:textId="6AB3919E" w:rsidR="009A2467" w:rsidRPr="00773D13"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cnfStyle w:val="000000100000" w:firstRow="0" w:lastRow="0" w:firstColumn="0" w:lastColumn="0" w:oddVBand="0" w:evenVBand="0" w:oddHBand="1" w:evenHBand="0" w:firstRowFirstColumn="0" w:firstRowLastColumn="0" w:lastRowFirstColumn="0" w:lastRowLastColumn="0"/>
              <w:rPr>
                <w:ins w:id="605" w:author="Matthew Kay" w:date="2015-09-25T01:22:00Z"/>
                <w:rFonts w:ascii="Arial" w:hAnsi="Arial" w:cs="Arial"/>
              </w:rPr>
            </w:pPr>
            <w:ins w:id="606" w:author="Matthew Kay" w:date="2015-09-25T01:22:00Z">
              <w:r>
                <w:rPr>
                  <w:rFonts w:ascii="Arial" w:hAnsi="Arial" w:cs="Arial"/>
                </w:rPr>
                <w:t>0.66</w:t>
              </w:r>
            </w:ins>
          </w:p>
        </w:tc>
        <w:tc>
          <w:tcPr>
            <w:tcW w:w="1095" w:type="dxa"/>
            <w:tcBorders>
              <w:top w:val="single" w:sz="4" w:space="0" w:color="auto"/>
              <w:bottom w:val="nil"/>
            </w:tcBorders>
          </w:tcPr>
          <w:p w14:paraId="20AEDB92" w14:textId="5003908A" w:rsidR="009A2467" w:rsidRPr="00773D13"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cnfStyle w:val="000000100000" w:firstRow="0" w:lastRow="0" w:firstColumn="0" w:lastColumn="0" w:oddVBand="0" w:evenVBand="0" w:oddHBand="1" w:evenHBand="0" w:firstRowFirstColumn="0" w:firstRowLastColumn="0" w:lastRowFirstColumn="0" w:lastRowLastColumn="0"/>
              <w:rPr>
                <w:ins w:id="607" w:author="Matthew Kay" w:date="2015-09-25T01:22:00Z"/>
                <w:rFonts w:ascii="Arial" w:hAnsi="Arial" w:cs="Arial"/>
              </w:rPr>
            </w:pPr>
            <w:ins w:id="608" w:author="Matthew Kay" w:date="2015-09-25T01:22:00Z">
              <w:r>
                <w:rPr>
                  <w:rFonts w:ascii="Arial" w:hAnsi="Arial" w:cs="Arial"/>
                </w:rPr>
                <w:t>0.36</w:t>
              </w:r>
            </w:ins>
          </w:p>
        </w:tc>
      </w:tr>
      <w:tr w:rsidR="009A2467" w:rsidRPr="00773D13" w14:paraId="76970301" w14:textId="77777777" w:rsidTr="00C61C18">
        <w:trPr>
          <w:ins w:id="609" w:author="Matthew Kay" w:date="2015-09-25T01:22:00Z"/>
        </w:trPr>
        <w:tc>
          <w:tcPr>
            <w:cnfStyle w:val="001000000000" w:firstRow="0" w:lastRow="0" w:firstColumn="1" w:lastColumn="0" w:oddVBand="0" w:evenVBand="0" w:oddHBand="0" w:evenHBand="0" w:firstRowFirstColumn="0" w:firstRowLastColumn="0" w:lastRowFirstColumn="0" w:lastRowLastColumn="0"/>
            <w:tcW w:w="2628" w:type="dxa"/>
            <w:tcBorders>
              <w:top w:val="nil"/>
              <w:bottom w:val="nil"/>
            </w:tcBorders>
          </w:tcPr>
          <w:p w14:paraId="3EB57B39" w14:textId="77777777" w:rsidR="009A2467" w:rsidRPr="00773D13"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610" w:author="Matthew Kay" w:date="2015-09-25T01:22:00Z"/>
                <w:rFonts w:ascii="Arial" w:hAnsi="Arial" w:cs="Arial"/>
                <w:b w:val="0"/>
              </w:rPr>
            </w:pPr>
            <w:ins w:id="611" w:author="Matthew Kay" w:date="2015-09-25T01:22:00Z">
              <w:r w:rsidRPr="00773D13">
                <w:rPr>
                  <w:rFonts w:ascii="Arial" w:hAnsi="Arial" w:cs="Arial"/>
                  <w:b w:val="0"/>
                </w:rPr>
                <w:t>slow-to-fast − control</w:t>
              </w:r>
            </w:ins>
          </w:p>
        </w:tc>
        <w:tc>
          <w:tcPr>
            <w:tcW w:w="1317" w:type="dxa"/>
            <w:tcBorders>
              <w:top w:val="nil"/>
              <w:bottom w:val="nil"/>
            </w:tcBorders>
          </w:tcPr>
          <w:p w14:paraId="53450502" w14:textId="3BC36FD6" w:rsidR="009A2467" w:rsidRPr="00773D13"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000000" w:firstRow="0" w:lastRow="0" w:firstColumn="0" w:lastColumn="0" w:oddVBand="0" w:evenVBand="0" w:oddHBand="0" w:evenHBand="0" w:firstRowFirstColumn="0" w:firstRowLastColumn="0" w:lastRowFirstColumn="0" w:lastRowLastColumn="0"/>
              <w:rPr>
                <w:ins w:id="612" w:author="Matthew Kay" w:date="2015-09-25T01:22:00Z"/>
                <w:rFonts w:ascii="Arial" w:hAnsi="Arial" w:cs="Arial"/>
              </w:rPr>
            </w:pPr>
            <w:ins w:id="613" w:author="Matthew Kay" w:date="2015-09-25T01:22:00Z">
              <w:r>
                <w:rPr>
                  <w:rFonts w:ascii="Arial" w:hAnsi="Arial" w:cs="Arial"/>
                </w:rPr>
                <w:t>0.68</w:t>
              </w:r>
            </w:ins>
          </w:p>
        </w:tc>
        <w:tc>
          <w:tcPr>
            <w:tcW w:w="1095" w:type="dxa"/>
            <w:tcBorders>
              <w:top w:val="nil"/>
              <w:bottom w:val="nil"/>
            </w:tcBorders>
          </w:tcPr>
          <w:p w14:paraId="19DE0CA0" w14:textId="431514FF" w:rsidR="009A2467" w:rsidRPr="00773D13"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000000" w:firstRow="0" w:lastRow="0" w:firstColumn="0" w:lastColumn="0" w:oddVBand="0" w:evenVBand="0" w:oddHBand="0" w:evenHBand="0" w:firstRowFirstColumn="0" w:firstRowLastColumn="0" w:lastRowFirstColumn="0" w:lastRowLastColumn="0"/>
              <w:rPr>
                <w:ins w:id="614" w:author="Matthew Kay" w:date="2015-09-25T01:22:00Z"/>
                <w:rFonts w:ascii="Arial" w:hAnsi="Arial" w:cs="Arial"/>
              </w:rPr>
            </w:pPr>
            <w:ins w:id="615" w:author="Matthew Kay" w:date="2015-09-25T01:22:00Z">
              <w:r>
                <w:rPr>
                  <w:rFonts w:ascii="Arial" w:hAnsi="Arial" w:cs="Arial"/>
                </w:rPr>
                <w:t>0.51</w:t>
              </w:r>
            </w:ins>
          </w:p>
        </w:tc>
      </w:tr>
      <w:tr w:rsidR="009A2467" w:rsidRPr="00773D13" w14:paraId="3C02E6BC" w14:textId="77777777" w:rsidTr="00C61C18">
        <w:trPr>
          <w:cnfStyle w:val="000000100000" w:firstRow="0" w:lastRow="0" w:firstColumn="0" w:lastColumn="0" w:oddVBand="0" w:evenVBand="0" w:oddHBand="1" w:evenHBand="0" w:firstRowFirstColumn="0" w:firstRowLastColumn="0" w:lastRowFirstColumn="0" w:lastRowLastColumn="0"/>
          <w:ins w:id="616" w:author="Matthew Kay" w:date="2015-09-25T01:22:00Z"/>
        </w:trPr>
        <w:tc>
          <w:tcPr>
            <w:cnfStyle w:val="001000000000" w:firstRow="0" w:lastRow="0" w:firstColumn="1" w:lastColumn="0" w:oddVBand="0" w:evenVBand="0" w:oddHBand="0" w:evenHBand="0" w:firstRowFirstColumn="0" w:firstRowLastColumn="0" w:lastRowFirstColumn="0" w:lastRowLastColumn="0"/>
            <w:tcW w:w="2628" w:type="dxa"/>
            <w:tcBorders>
              <w:top w:val="nil"/>
              <w:bottom w:val="single" w:sz="4" w:space="0" w:color="auto"/>
            </w:tcBorders>
          </w:tcPr>
          <w:p w14:paraId="1A5B3600" w14:textId="77777777" w:rsidR="009A2467" w:rsidRPr="00773D13"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617" w:author="Matthew Kay" w:date="2015-09-25T01:22:00Z"/>
                <w:rFonts w:ascii="Arial" w:hAnsi="Arial" w:cs="Arial"/>
                <w:b w:val="0"/>
              </w:rPr>
            </w:pPr>
            <w:ins w:id="618" w:author="Matthew Kay" w:date="2015-09-25T01:22:00Z">
              <w:r w:rsidRPr="00773D13">
                <w:rPr>
                  <w:rFonts w:ascii="Arial" w:hAnsi="Arial" w:cs="Arial"/>
                  <w:b w:val="0"/>
                </w:rPr>
                <w:t>slow-to-fast – fast-to-slow</w:t>
              </w:r>
            </w:ins>
          </w:p>
        </w:tc>
        <w:tc>
          <w:tcPr>
            <w:tcW w:w="1317" w:type="dxa"/>
            <w:tcBorders>
              <w:top w:val="nil"/>
              <w:bottom w:val="single" w:sz="4" w:space="0" w:color="auto"/>
            </w:tcBorders>
          </w:tcPr>
          <w:p w14:paraId="3833628F" w14:textId="30166407" w:rsidR="009A2467" w:rsidRPr="00773D13"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100000" w:firstRow="0" w:lastRow="0" w:firstColumn="0" w:lastColumn="0" w:oddVBand="0" w:evenVBand="0" w:oddHBand="1" w:evenHBand="0" w:firstRowFirstColumn="0" w:firstRowLastColumn="0" w:lastRowFirstColumn="0" w:lastRowLastColumn="0"/>
              <w:rPr>
                <w:ins w:id="619" w:author="Matthew Kay" w:date="2015-09-25T01:22:00Z"/>
                <w:rFonts w:ascii="Arial" w:hAnsi="Arial" w:cs="Arial"/>
              </w:rPr>
            </w:pPr>
            <w:ins w:id="620" w:author="Matthew Kay" w:date="2015-09-25T01:22:00Z">
              <w:r>
                <w:rPr>
                  <w:rFonts w:ascii="Arial" w:hAnsi="Arial" w:cs="Arial"/>
                </w:rPr>
                <w:t>0.83</w:t>
              </w:r>
            </w:ins>
          </w:p>
        </w:tc>
        <w:tc>
          <w:tcPr>
            <w:tcW w:w="1095" w:type="dxa"/>
            <w:tcBorders>
              <w:top w:val="nil"/>
              <w:bottom w:val="single" w:sz="4" w:space="0" w:color="auto"/>
            </w:tcBorders>
          </w:tcPr>
          <w:p w14:paraId="2658E982" w14:textId="482108BF" w:rsidR="009A2467" w:rsidRPr="00773D13"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100000" w:firstRow="0" w:lastRow="0" w:firstColumn="0" w:lastColumn="0" w:oddVBand="0" w:evenVBand="0" w:oddHBand="1" w:evenHBand="0" w:firstRowFirstColumn="0" w:firstRowLastColumn="0" w:lastRowFirstColumn="0" w:lastRowLastColumn="0"/>
              <w:rPr>
                <w:ins w:id="621" w:author="Matthew Kay" w:date="2015-09-25T01:22:00Z"/>
                <w:rFonts w:ascii="Arial" w:hAnsi="Arial" w:cs="Arial"/>
              </w:rPr>
            </w:pPr>
            <w:ins w:id="622" w:author="Matthew Kay" w:date="2015-09-25T01:22:00Z">
              <w:r>
                <w:rPr>
                  <w:rFonts w:ascii="Arial" w:hAnsi="Arial" w:cs="Arial"/>
                </w:rPr>
                <w:t>0.60</w:t>
              </w:r>
            </w:ins>
          </w:p>
        </w:tc>
      </w:tr>
    </w:tbl>
    <w:p w14:paraId="3FD2CDC0" w14:textId="0383D171" w:rsidR="0002541C" w:rsidDel="00A71425"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623" w:author="Matthew Kay" w:date="2015-09-25T01:23:00Z"/>
        </w:rPr>
      </w:pPr>
    </w:p>
    <w:p w14:paraId="152C0A81" w14:textId="712BAA35" w:rsidR="0002541C" w:rsidRPr="00A71425" w:rsidDel="009A2467" w:rsidRDefault="00A71425" w:rsidP="00A71425">
      <w:pPr>
        <w:pStyle w:val="Caption"/>
        <w:rPr>
          <w:del w:id="624" w:author="Matthew Kay" w:date="2015-09-25T01:23:00Z"/>
          <w:rFonts w:ascii="Consolas" w:eastAsia="Consolas" w:hAnsi="Consolas" w:cs="Consolas"/>
          <w:rPrChange w:id="625" w:author="Matthew Kay" w:date="2015-09-25T01:28:00Z">
            <w:rPr>
              <w:del w:id="626" w:author="Matthew Kay" w:date="2015-09-25T01:23:00Z"/>
            </w:rPr>
          </w:rPrChange>
        </w:rPr>
        <w:pPrChange w:id="627" w:author="Matthew Kay" w:date="2015-09-25T01:28: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ins w:id="628" w:author="Matthew Kay" w:date="2015-09-25T01:27:00Z">
        <w:r>
          <w:t xml:space="preserve">Table </w:t>
        </w:r>
        <w:r>
          <w:fldChar w:fldCharType="begin"/>
        </w:r>
        <w:r>
          <w:instrText xml:space="preserve"> SEQ Table \* ARABIC </w:instrText>
        </w:r>
      </w:ins>
      <w:r>
        <w:fldChar w:fldCharType="separate"/>
      </w:r>
      <w:ins w:id="629" w:author="Matthew Kay" w:date="2015-09-25T03:54:00Z">
        <w:r w:rsidR="00D456ED">
          <w:rPr>
            <w:noProof/>
          </w:rPr>
          <w:t>3</w:t>
        </w:r>
      </w:ins>
      <w:ins w:id="630" w:author="Matthew Kay" w:date="2015-09-25T01:27:00Z">
        <w:r>
          <w:fldChar w:fldCharType="end"/>
        </w:r>
        <w:r>
          <w:t xml:space="preserve">. </w:t>
        </w:r>
      </w:ins>
      <w:ins w:id="631" w:author="Matthew Kay" w:date="2015-09-25T01:28:00Z">
        <w:r>
          <w:t>Root mean-squared error of estimates in experiment 4 with 20 participants per condition.</w:t>
        </w:r>
      </w:ins>
      <w:del w:id="632" w:author="Matthew Kay" w:date="2015-09-25T01:23:00Z">
        <w:r w:rsidR="0002541C" w:rsidDel="009A2467">
          <w:rPr>
            <w:rFonts w:ascii="Consolas" w:eastAsia="Consolas" w:hAnsi="Consolas" w:cs="Consolas"/>
          </w:rPr>
          <w:delText xml:space="preserve">E4 RMSE for freq_effects </w:delText>
        </w:r>
      </w:del>
    </w:p>
    <w:p w14:paraId="559BC2D7" w14:textId="02513900" w:rsidR="0002541C" w:rsidDel="009A2467" w:rsidRDefault="0002541C" w:rsidP="00A71425">
      <w:pPr>
        <w:pStyle w:val="Caption"/>
        <w:rPr>
          <w:del w:id="633" w:author="Matthew Kay" w:date="2015-09-25T01:23:00Z"/>
        </w:rPr>
        <w:pPrChange w:id="634" w:author="Matthew Kay" w:date="2015-09-25T01:28: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del w:id="635" w:author="Matthew Kay" w:date="2015-09-25T01:23:00Z">
        <w:r w:rsidDel="009A2467">
          <w:rPr>
            <w:rFonts w:ascii="Consolas" w:eastAsia="Consolas" w:hAnsi="Consolas" w:cs="Consolas"/>
          </w:rPr>
          <w:delText xml:space="preserve">e4 treatment1 </w:delText>
        </w:r>
        <w:r w:rsidDel="009A2467">
          <w:rPr>
            <w:rFonts w:ascii="Consolas" w:eastAsia="Consolas" w:hAnsi="Consolas" w:cs="Consolas"/>
          </w:rPr>
          <w:tab/>
          <w:delText xml:space="preserve"> 0.66</w:delText>
        </w:r>
      </w:del>
    </w:p>
    <w:p w14:paraId="538E92FD" w14:textId="2031AD1E" w:rsidR="0002541C" w:rsidDel="009A2467" w:rsidRDefault="0002541C" w:rsidP="00A71425">
      <w:pPr>
        <w:pStyle w:val="Caption"/>
        <w:rPr>
          <w:del w:id="636" w:author="Matthew Kay" w:date="2015-09-25T01:23:00Z"/>
        </w:rPr>
        <w:pPrChange w:id="637" w:author="Matthew Kay" w:date="2015-09-25T01:28: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del w:id="638" w:author="Matthew Kay" w:date="2015-09-25T01:23:00Z">
        <w:r w:rsidDel="009A2467">
          <w:rPr>
            <w:rFonts w:ascii="Consolas" w:eastAsia="Consolas" w:hAnsi="Consolas" w:cs="Consolas"/>
          </w:rPr>
          <w:delText xml:space="preserve">e4 treatment2 </w:delText>
        </w:r>
        <w:r w:rsidDel="009A2467">
          <w:rPr>
            <w:rFonts w:ascii="Consolas" w:eastAsia="Consolas" w:hAnsi="Consolas" w:cs="Consolas"/>
          </w:rPr>
          <w:tab/>
          <w:delText xml:space="preserve"> 0.68</w:delText>
        </w:r>
      </w:del>
    </w:p>
    <w:p w14:paraId="1FA9C86E" w14:textId="093FE357" w:rsidR="0002541C" w:rsidDel="009A2467" w:rsidRDefault="0002541C" w:rsidP="00A71425">
      <w:pPr>
        <w:pStyle w:val="Caption"/>
        <w:rPr>
          <w:del w:id="639" w:author="Matthew Kay" w:date="2015-09-25T01:23:00Z"/>
        </w:rPr>
        <w:pPrChange w:id="640" w:author="Matthew Kay" w:date="2015-09-25T01:28: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del w:id="641" w:author="Matthew Kay" w:date="2015-09-25T01:23:00Z">
        <w:r w:rsidDel="009A2467">
          <w:rPr>
            <w:rFonts w:ascii="Consolas" w:eastAsia="Consolas" w:hAnsi="Consolas" w:cs="Consolas"/>
          </w:rPr>
          <w:delText xml:space="preserve">e4 treatment2 - treatment1 </w:delText>
        </w:r>
        <w:r w:rsidDel="009A2467">
          <w:rPr>
            <w:rFonts w:ascii="Consolas" w:eastAsia="Consolas" w:hAnsi="Consolas" w:cs="Consolas"/>
          </w:rPr>
          <w:tab/>
          <w:delText xml:space="preserve"> 0.83</w:delText>
        </w:r>
      </w:del>
    </w:p>
    <w:p w14:paraId="4F7AF99A" w14:textId="73012641" w:rsidR="0002541C" w:rsidDel="009A2467" w:rsidRDefault="0002541C" w:rsidP="00A71425">
      <w:pPr>
        <w:pStyle w:val="Caption"/>
        <w:rPr>
          <w:del w:id="642" w:author="Matthew Kay" w:date="2015-09-25T01:23:00Z"/>
        </w:rPr>
        <w:pPrChange w:id="643" w:author="Matthew Kay" w:date="2015-09-25T01:28: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p>
    <w:p w14:paraId="3BC67A63" w14:textId="5025A192" w:rsidR="0002541C" w:rsidDel="009A2467" w:rsidRDefault="0002541C" w:rsidP="00A71425">
      <w:pPr>
        <w:pStyle w:val="Caption"/>
        <w:rPr>
          <w:del w:id="644" w:author="Matthew Kay" w:date="2015-09-25T01:23:00Z"/>
        </w:rPr>
        <w:pPrChange w:id="645" w:author="Matthew Kay" w:date="2015-09-25T01:28: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del w:id="646" w:author="Matthew Kay" w:date="2015-09-25T01:23:00Z">
        <w:r w:rsidDel="009A2467">
          <w:rPr>
            <w:rFonts w:ascii="Consolas" w:eastAsia="Consolas" w:hAnsi="Consolas" w:cs="Consolas"/>
          </w:rPr>
          <w:delText xml:space="preserve">E4 RMSE for bayes_effects </w:delText>
        </w:r>
      </w:del>
    </w:p>
    <w:p w14:paraId="485201F4" w14:textId="759C4434" w:rsidR="0002541C" w:rsidDel="009A2467" w:rsidRDefault="0002541C" w:rsidP="00A71425">
      <w:pPr>
        <w:pStyle w:val="Caption"/>
        <w:rPr>
          <w:del w:id="647" w:author="Matthew Kay" w:date="2015-09-25T01:23:00Z"/>
        </w:rPr>
        <w:pPrChange w:id="648" w:author="Matthew Kay" w:date="2015-09-25T01:28: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del w:id="649" w:author="Matthew Kay" w:date="2015-09-25T01:23:00Z">
        <w:r w:rsidDel="009A2467">
          <w:rPr>
            <w:rFonts w:ascii="Consolas" w:eastAsia="Consolas" w:hAnsi="Consolas" w:cs="Consolas"/>
          </w:rPr>
          <w:delText xml:space="preserve">e4 treatment1 </w:delText>
        </w:r>
        <w:r w:rsidDel="009A2467">
          <w:rPr>
            <w:rFonts w:ascii="Consolas" w:eastAsia="Consolas" w:hAnsi="Consolas" w:cs="Consolas"/>
          </w:rPr>
          <w:tab/>
          <w:delText xml:space="preserve"> 0.36</w:delText>
        </w:r>
      </w:del>
    </w:p>
    <w:p w14:paraId="0D21CD41" w14:textId="7B071DA1" w:rsidR="0002541C" w:rsidDel="009A2467" w:rsidRDefault="0002541C" w:rsidP="00A71425">
      <w:pPr>
        <w:pStyle w:val="Caption"/>
        <w:rPr>
          <w:del w:id="650" w:author="Matthew Kay" w:date="2015-09-25T01:23:00Z"/>
        </w:rPr>
        <w:pPrChange w:id="651" w:author="Matthew Kay" w:date="2015-09-25T01:28: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del w:id="652" w:author="Matthew Kay" w:date="2015-09-25T01:23:00Z">
        <w:r w:rsidDel="009A2467">
          <w:rPr>
            <w:rFonts w:ascii="Consolas" w:eastAsia="Consolas" w:hAnsi="Consolas" w:cs="Consolas"/>
          </w:rPr>
          <w:delText xml:space="preserve">e4 treatment2 </w:delText>
        </w:r>
        <w:r w:rsidDel="009A2467">
          <w:rPr>
            <w:rFonts w:ascii="Consolas" w:eastAsia="Consolas" w:hAnsi="Consolas" w:cs="Consolas"/>
          </w:rPr>
          <w:tab/>
          <w:delText xml:space="preserve"> 0.51</w:delText>
        </w:r>
      </w:del>
    </w:p>
    <w:p w14:paraId="64CBE165" w14:textId="772ED3F0" w:rsidR="0002541C" w:rsidDel="009A2467" w:rsidRDefault="0002541C" w:rsidP="00A71425">
      <w:pPr>
        <w:pStyle w:val="Caption"/>
        <w:rPr>
          <w:del w:id="653" w:author="Matthew Kay" w:date="2015-09-25T01:23:00Z"/>
        </w:rPr>
        <w:pPrChange w:id="654" w:author="Matthew Kay" w:date="2015-09-25T01:28: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del w:id="655" w:author="Matthew Kay" w:date="2015-09-25T01:23:00Z">
        <w:r w:rsidDel="009A2467">
          <w:rPr>
            <w:rFonts w:ascii="Consolas" w:eastAsia="Consolas" w:hAnsi="Consolas" w:cs="Consolas"/>
          </w:rPr>
          <w:delText xml:space="preserve">e4 treatment2 - treatment1 </w:delText>
        </w:r>
        <w:r w:rsidDel="009A2467">
          <w:rPr>
            <w:rFonts w:ascii="Consolas" w:eastAsia="Consolas" w:hAnsi="Consolas" w:cs="Consolas"/>
          </w:rPr>
          <w:tab/>
          <w:delText xml:space="preserve"> 0.60</w:delText>
        </w:r>
      </w:del>
    </w:p>
    <w:p w14:paraId="7C92D507" w14:textId="77777777" w:rsidR="0002541C" w:rsidRDefault="0002541C" w:rsidP="00A71425">
      <w:pPr>
        <w:pStyle w:val="Caption"/>
        <w:pPrChange w:id="656" w:author="Matthew Kay" w:date="2015-09-25T01:28: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p>
    <w:p w14:paraId="6D06E966" w14:textId="77777777"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Discussion</w:t>
      </w:r>
    </w:p>
    <w:p w14:paraId="3D34DBAD"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In this section we discuss several implications of our suggested approach to statistics in CHI.</w:t>
      </w:r>
    </w:p>
    <w:p w14:paraId="2FDC4BCC" w14:textId="1AF6D93D"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657" w:name="h.4n5olmckscb1" w:colFirst="0" w:colLast="0"/>
      <w:bookmarkEnd w:id="657"/>
      <w:r>
        <w:t xml:space="preserve">Bayesian analysis increases the </w:t>
      </w:r>
      <w:ins w:id="658" w:author="Matthew Kay" w:date="2015-09-25T01:49:00Z">
        <w:r w:rsidR="005E4BEB">
          <w:br/>
        </w:r>
      </w:ins>
      <w:r>
        <w:t>value of small-</w:t>
      </w:r>
      <w:r w:rsidRPr="00A71425">
        <w:rPr>
          <w:i/>
          <w:rPrChange w:id="659" w:author="Matthew Kay" w:date="2015-09-25T01:29:00Z">
            <w:rPr/>
          </w:rPrChange>
        </w:rPr>
        <w:t>n</w:t>
      </w:r>
      <w:r>
        <w:t xml:space="preserve"> studies of novel work</w:t>
      </w:r>
    </w:p>
    <w:p w14:paraId="3154A3AE" w14:textId="4DC47AF9" w:rsidR="0002541C" w:rsidRDefault="009A2467"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mc:AlternateContent>
          <mc:Choice Requires="wps">
            <w:drawing>
              <wp:anchor distT="45720" distB="45720" distL="114300" distR="114300" simplePos="0" relativeHeight="251727360" behindDoc="0" locked="0" layoutInCell="1" allowOverlap="1" wp14:anchorId="1B7E6505" wp14:editId="67E6B98C">
                <wp:simplePos x="0" y="0"/>
                <wp:positionH relativeFrom="margin">
                  <wp:posOffset>3333750</wp:posOffset>
                </wp:positionH>
                <wp:positionV relativeFrom="margin">
                  <wp:posOffset>3810</wp:posOffset>
                </wp:positionV>
                <wp:extent cx="3053715" cy="6522085"/>
                <wp:effectExtent l="0" t="0" r="13335" b="12065"/>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3715" cy="6522085"/>
                        </a:xfrm>
                        <a:prstGeom prst="rect">
                          <a:avLst/>
                        </a:prstGeom>
                        <a:noFill/>
                        <a:ln w="9525">
                          <a:noFill/>
                          <a:miter lim="800000"/>
                          <a:headEnd/>
                          <a:tailEnd/>
                        </a:ln>
                      </wps:spPr>
                      <wps:txbx>
                        <w:txbxContent>
                          <w:p w14:paraId="6E8650DE" w14:textId="6EFC1D10" w:rsidR="00C61C18" w:rsidRDefault="00C61C18"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660" w:author="Matthew Kay" w:date="2015-09-25T01:49:00Z">
                              <w:r>
                                <w:rPr>
                                  <w:noProof/>
                                </w:rPr>
                                <w:drawing>
                                  <wp:inline distT="0" distB="0" distL="0" distR="0" wp14:anchorId="58F3DA2F" wp14:editId="3B063AF5">
                                    <wp:extent cx="3044825" cy="3418205"/>
                                    <wp:effectExtent l="0" t="0" r="317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otplot-freq-edited.eps"/>
                                            <pic:cNvPicPr/>
                                          </pic:nvPicPr>
                                          <pic:blipFill>
                                            <a:blip r:embed="rId18">
                                              <a:extLst>
                                                <a:ext uri="{28A0092B-C50C-407E-A947-70E740481C1C}">
                                                  <a14:useLocalDpi xmlns:a14="http://schemas.microsoft.com/office/drawing/2010/main" val="0"/>
                                                </a:ext>
                                              </a:extLst>
                                            </a:blip>
                                            <a:stretch>
                                              <a:fillRect/>
                                            </a:stretch>
                                          </pic:blipFill>
                                          <pic:spPr>
                                            <a:xfrm>
                                              <a:off x="0" y="0"/>
                                              <a:ext cx="3044825" cy="3418205"/>
                                            </a:xfrm>
                                            <a:prstGeom prst="rect">
                                              <a:avLst/>
                                            </a:prstGeom>
                                          </pic:spPr>
                                        </pic:pic>
                                      </a:graphicData>
                                    </a:graphic>
                                  </wp:inline>
                                </w:drawing>
                              </w:r>
                            </w:ins>
                            <w:del w:id="661" w:author="Matthew Kay" w:date="2015-09-25T01:08:00Z">
                              <w:r w:rsidDel="00E60D1D">
                                <w:rPr>
                                  <w:noProof/>
                                </w:rPr>
                                <w:drawing>
                                  <wp:inline distT="114300" distB="114300" distL="114300" distR="114300" wp14:anchorId="272C1089" wp14:editId="60831908">
                                    <wp:extent cx="3067050" cy="3067050"/>
                                    <wp:effectExtent l="0" t="0" r="0" b="0"/>
                                    <wp:docPr id="2" name="image07.png" descr="freq-n20-means.png"/>
                                    <wp:cNvGraphicFramePr/>
                                    <a:graphic xmlns:a="http://schemas.openxmlformats.org/drawingml/2006/main">
                                      <a:graphicData uri="http://schemas.openxmlformats.org/drawingml/2006/picture">
                                        <pic:pic xmlns:pic="http://schemas.openxmlformats.org/drawingml/2006/picture">
                                          <pic:nvPicPr>
                                            <pic:cNvPr id="0" name="image07.png" descr="freq-n20-means.png"/>
                                            <pic:cNvPicPr preferRelativeResize="0"/>
                                          </pic:nvPicPr>
                                          <pic:blipFill>
                                            <a:blip r:embed="rId19"/>
                                            <a:srcRect/>
                                            <a:stretch>
                                              <a:fillRect/>
                                            </a:stretch>
                                          </pic:blipFill>
                                          <pic:spPr>
                                            <a:xfrm>
                                              <a:off x="0" y="0"/>
                                              <a:ext cx="3067297" cy="3067297"/>
                                            </a:xfrm>
                                            <a:prstGeom prst="rect">
                                              <a:avLst/>
                                            </a:prstGeom>
                                            <a:ln/>
                                          </pic:spPr>
                                        </pic:pic>
                                      </a:graphicData>
                                    </a:graphic>
                                  </wp:inline>
                                </w:drawing>
                              </w:r>
                            </w:del>
                          </w:p>
                          <w:p w14:paraId="4E653032" w14:textId="77777777" w:rsidR="00C61C18" w:rsidRDefault="00C61C18"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662" w:author="Matthew Kay" w:date="2015-09-25T01:49:00Z"/>
                              </w:rPr>
                            </w:pPr>
                          </w:p>
                          <w:p w14:paraId="31D9530E" w14:textId="7EDF425D" w:rsidR="00C61C18" w:rsidRDefault="00C61C18"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663" w:author="Matthew Kay" w:date="2015-09-25T01:49:00Z">
                              <w:r>
                                <w:rPr>
                                  <w:noProof/>
                                </w:rPr>
                                <w:drawing>
                                  <wp:inline distT="0" distB="0" distL="0" distR="0" wp14:anchorId="5601E651" wp14:editId="5D9C408C">
                                    <wp:extent cx="3044825" cy="3359150"/>
                                    <wp:effectExtent l="0" t="0" r="317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otplot-bayes-edited.eps"/>
                                            <pic:cNvPicPr/>
                                          </pic:nvPicPr>
                                          <pic:blipFill>
                                            <a:blip r:embed="rId20">
                                              <a:extLst>
                                                <a:ext uri="{28A0092B-C50C-407E-A947-70E740481C1C}">
                                                  <a14:useLocalDpi xmlns:a14="http://schemas.microsoft.com/office/drawing/2010/main" val="0"/>
                                                </a:ext>
                                              </a:extLst>
                                            </a:blip>
                                            <a:stretch>
                                              <a:fillRect/>
                                            </a:stretch>
                                          </pic:blipFill>
                                          <pic:spPr>
                                            <a:xfrm>
                                              <a:off x="0" y="0"/>
                                              <a:ext cx="3044825" cy="3359150"/>
                                            </a:xfrm>
                                            <a:prstGeom prst="rect">
                                              <a:avLst/>
                                            </a:prstGeom>
                                          </pic:spPr>
                                        </pic:pic>
                                      </a:graphicData>
                                    </a:graphic>
                                  </wp:inline>
                                </w:drawing>
                              </w:r>
                            </w:ins>
                            <w:del w:id="664" w:author="Matthew Kay" w:date="2015-09-25T01:08:00Z">
                              <w:r w:rsidDel="00E60D1D">
                                <w:rPr>
                                  <w:noProof/>
                                </w:rPr>
                                <w:drawing>
                                  <wp:inline distT="114300" distB="114300" distL="114300" distR="114300" wp14:anchorId="206429C4" wp14:editId="3DA30039">
                                    <wp:extent cx="3057525" cy="3057525"/>
                                    <wp:effectExtent l="0" t="0" r="9525" b="9525"/>
                                    <wp:docPr id="4" name="image09.png" descr="bayes-n20-means.png"/>
                                    <wp:cNvGraphicFramePr/>
                                    <a:graphic xmlns:a="http://schemas.openxmlformats.org/drawingml/2006/main">
                                      <a:graphicData uri="http://schemas.openxmlformats.org/drawingml/2006/picture">
                                        <pic:pic xmlns:pic="http://schemas.openxmlformats.org/drawingml/2006/picture">
                                          <pic:nvPicPr>
                                            <pic:cNvPr id="0" name="image09.png" descr="bayes-n20-means.png"/>
                                            <pic:cNvPicPr preferRelativeResize="0"/>
                                          </pic:nvPicPr>
                                          <pic:blipFill>
                                            <a:blip r:embed="rId21"/>
                                            <a:srcRect/>
                                            <a:stretch>
                                              <a:fillRect/>
                                            </a:stretch>
                                          </pic:blipFill>
                                          <pic:spPr>
                                            <a:xfrm>
                                              <a:off x="0" y="0"/>
                                              <a:ext cx="3057763" cy="3057763"/>
                                            </a:xfrm>
                                            <a:prstGeom prst="rect">
                                              <a:avLst/>
                                            </a:prstGeom>
                                            <a:ln/>
                                          </pic:spPr>
                                        </pic:pic>
                                      </a:graphicData>
                                    </a:graphic>
                                  </wp:inline>
                                </w:drawing>
                              </w:r>
                            </w:del>
                          </w:p>
                          <w:p w14:paraId="31280110" w14:textId="3B3ABCC4" w:rsidR="00C61C18" w:rsidRDefault="00C61C18" w:rsidP="00B333C0">
                            <w:pPr>
                              <w:pStyle w:val="Caption"/>
                            </w:pPr>
                            <w:bookmarkStart w:id="665" w:name="_Ref430912138"/>
                            <w:r>
                              <w:t xml:space="preserve">Figure </w:t>
                            </w:r>
                            <w:fldSimple w:instr=" SEQ Figure \* ARABIC ">
                              <w:r w:rsidR="00D456ED">
                                <w:rPr>
                                  <w:noProof/>
                                </w:rPr>
                                <w:t>4</w:t>
                              </w:r>
                            </w:fldSimple>
                            <w:bookmarkEnd w:id="665"/>
                            <w:r>
                              <w:t xml:space="preserve">. </w:t>
                            </w:r>
                            <w:ins w:id="666" w:author="Matthew Kay" w:date="2015-09-25T02:41:00Z">
                              <w:r>
                                <w:t>Results of the Frequentist (A) and Bayesian (B) analyses of all simulated worlds with 20 participants per condition.</w:t>
                              </w:r>
                            </w:ins>
                            <w:del w:id="667" w:author="Matthew Kay" w:date="2015-09-25T02:41:00Z">
                              <w:r w:rsidRPr="00B333C0" w:rsidDel="00C61C18">
                                <w:rPr>
                                  <w:highlight w:val="yellow"/>
                                </w:rPr>
                                <w:delText>Many worlds for small-n</w:delText>
                              </w:r>
                            </w:del>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B7E6505" id="_x0000_s1030" type="#_x0000_t202" style="position:absolute;left:0;text-align:left;margin-left:262.5pt;margin-top:.3pt;width:240.45pt;height:513.55pt;z-index:25172736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" filled="f" stroked="f">
                <v:textbox style="mso-fit-shape-to-text:t" inset="0,0,0,0">
                  <w:txbxContent>
                    <w:p w14:paraId="6E8650DE" w14:textId="6EFC1D10" w:rsidR="00C61C18" w:rsidRDefault="00C61C18"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668" w:author="Matthew Kay" w:date="2015-09-25T01:49:00Z">
                        <w:r>
                          <w:rPr>
                            <w:noProof/>
                          </w:rPr>
                          <w:drawing>
                            <wp:inline distT="0" distB="0" distL="0" distR="0" wp14:anchorId="58F3DA2F" wp14:editId="3B063AF5">
                              <wp:extent cx="3044825" cy="3418205"/>
                              <wp:effectExtent l="0" t="0" r="317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otplot-freq-edited.eps"/>
                                      <pic:cNvPicPr/>
                                    </pic:nvPicPr>
                                    <pic:blipFill>
                                      <a:blip r:embed="rId18">
                                        <a:extLst>
                                          <a:ext uri="{28A0092B-C50C-407E-A947-70E740481C1C}">
                                            <a14:useLocalDpi xmlns:a14="http://schemas.microsoft.com/office/drawing/2010/main" val="0"/>
                                          </a:ext>
                                        </a:extLst>
                                      </a:blip>
                                      <a:stretch>
                                        <a:fillRect/>
                                      </a:stretch>
                                    </pic:blipFill>
                                    <pic:spPr>
                                      <a:xfrm>
                                        <a:off x="0" y="0"/>
                                        <a:ext cx="3044825" cy="3418205"/>
                                      </a:xfrm>
                                      <a:prstGeom prst="rect">
                                        <a:avLst/>
                                      </a:prstGeom>
                                    </pic:spPr>
                                  </pic:pic>
                                </a:graphicData>
                              </a:graphic>
                            </wp:inline>
                          </w:drawing>
                        </w:r>
                      </w:ins>
                      <w:del w:id="669" w:author="Matthew Kay" w:date="2015-09-25T01:08:00Z">
                        <w:r w:rsidDel="00E60D1D">
                          <w:rPr>
                            <w:noProof/>
                          </w:rPr>
                          <w:drawing>
                            <wp:inline distT="114300" distB="114300" distL="114300" distR="114300" wp14:anchorId="272C1089" wp14:editId="60831908">
                              <wp:extent cx="3067050" cy="3067050"/>
                              <wp:effectExtent l="0" t="0" r="0" b="0"/>
                              <wp:docPr id="2" name="image07.png" descr="freq-n20-means.png"/>
                              <wp:cNvGraphicFramePr/>
                              <a:graphic xmlns:a="http://schemas.openxmlformats.org/drawingml/2006/main">
                                <a:graphicData uri="http://schemas.openxmlformats.org/drawingml/2006/picture">
                                  <pic:pic xmlns:pic="http://schemas.openxmlformats.org/drawingml/2006/picture">
                                    <pic:nvPicPr>
                                      <pic:cNvPr id="0" name="image07.png" descr="freq-n20-means.png"/>
                                      <pic:cNvPicPr preferRelativeResize="0"/>
                                    </pic:nvPicPr>
                                    <pic:blipFill>
                                      <a:blip r:embed="rId19"/>
                                      <a:srcRect/>
                                      <a:stretch>
                                        <a:fillRect/>
                                      </a:stretch>
                                    </pic:blipFill>
                                    <pic:spPr>
                                      <a:xfrm>
                                        <a:off x="0" y="0"/>
                                        <a:ext cx="3067297" cy="3067297"/>
                                      </a:xfrm>
                                      <a:prstGeom prst="rect">
                                        <a:avLst/>
                                      </a:prstGeom>
                                      <a:ln/>
                                    </pic:spPr>
                                  </pic:pic>
                                </a:graphicData>
                              </a:graphic>
                            </wp:inline>
                          </w:drawing>
                        </w:r>
                      </w:del>
                    </w:p>
                    <w:p w14:paraId="4E653032" w14:textId="77777777" w:rsidR="00C61C18" w:rsidRDefault="00C61C18"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670" w:author="Matthew Kay" w:date="2015-09-25T01:49:00Z"/>
                        </w:rPr>
                      </w:pPr>
                    </w:p>
                    <w:p w14:paraId="31D9530E" w14:textId="7EDF425D" w:rsidR="00C61C18" w:rsidRDefault="00C61C18"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671" w:author="Matthew Kay" w:date="2015-09-25T01:49:00Z">
                        <w:r>
                          <w:rPr>
                            <w:noProof/>
                          </w:rPr>
                          <w:drawing>
                            <wp:inline distT="0" distB="0" distL="0" distR="0" wp14:anchorId="5601E651" wp14:editId="5D9C408C">
                              <wp:extent cx="3044825" cy="3359150"/>
                              <wp:effectExtent l="0" t="0" r="317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otplot-bayes-edited.eps"/>
                                      <pic:cNvPicPr/>
                                    </pic:nvPicPr>
                                    <pic:blipFill>
                                      <a:blip r:embed="rId20">
                                        <a:extLst>
                                          <a:ext uri="{28A0092B-C50C-407E-A947-70E740481C1C}">
                                            <a14:useLocalDpi xmlns:a14="http://schemas.microsoft.com/office/drawing/2010/main" val="0"/>
                                          </a:ext>
                                        </a:extLst>
                                      </a:blip>
                                      <a:stretch>
                                        <a:fillRect/>
                                      </a:stretch>
                                    </pic:blipFill>
                                    <pic:spPr>
                                      <a:xfrm>
                                        <a:off x="0" y="0"/>
                                        <a:ext cx="3044825" cy="3359150"/>
                                      </a:xfrm>
                                      <a:prstGeom prst="rect">
                                        <a:avLst/>
                                      </a:prstGeom>
                                    </pic:spPr>
                                  </pic:pic>
                                </a:graphicData>
                              </a:graphic>
                            </wp:inline>
                          </w:drawing>
                        </w:r>
                      </w:ins>
                      <w:del w:id="672" w:author="Matthew Kay" w:date="2015-09-25T01:08:00Z">
                        <w:r w:rsidDel="00E60D1D">
                          <w:rPr>
                            <w:noProof/>
                          </w:rPr>
                          <w:drawing>
                            <wp:inline distT="114300" distB="114300" distL="114300" distR="114300" wp14:anchorId="206429C4" wp14:editId="3DA30039">
                              <wp:extent cx="3057525" cy="3057525"/>
                              <wp:effectExtent l="0" t="0" r="9525" b="9525"/>
                              <wp:docPr id="4" name="image09.png" descr="bayes-n20-means.png"/>
                              <wp:cNvGraphicFramePr/>
                              <a:graphic xmlns:a="http://schemas.openxmlformats.org/drawingml/2006/main">
                                <a:graphicData uri="http://schemas.openxmlformats.org/drawingml/2006/picture">
                                  <pic:pic xmlns:pic="http://schemas.openxmlformats.org/drawingml/2006/picture">
                                    <pic:nvPicPr>
                                      <pic:cNvPr id="0" name="image09.png" descr="bayes-n20-means.png"/>
                                      <pic:cNvPicPr preferRelativeResize="0"/>
                                    </pic:nvPicPr>
                                    <pic:blipFill>
                                      <a:blip r:embed="rId21"/>
                                      <a:srcRect/>
                                      <a:stretch>
                                        <a:fillRect/>
                                      </a:stretch>
                                    </pic:blipFill>
                                    <pic:spPr>
                                      <a:xfrm>
                                        <a:off x="0" y="0"/>
                                        <a:ext cx="3057763" cy="3057763"/>
                                      </a:xfrm>
                                      <a:prstGeom prst="rect">
                                        <a:avLst/>
                                      </a:prstGeom>
                                      <a:ln/>
                                    </pic:spPr>
                                  </pic:pic>
                                </a:graphicData>
                              </a:graphic>
                            </wp:inline>
                          </w:drawing>
                        </w:r>
                      </w:del>
                    </w:p>
                    <w:p w14:paraId="31280110" w14:textId="3B3ABCC4" w:rsidR="00C61C18" w:rsidRDefault="00C61C18" w:rsidP="00B333C0">
                      <w:pPr>
                        <w:pStyle w:val="Caption"/>
                      </w:pPr>
                      <w:bookmarkStart w:id="673" w:name="_Ref430912138"/>
                      <w:r>
                        <w:t xml:space="preserve">Figure </w:t>
                      </w:r>
                      <w:fldSimple w:instr=" SEQ Figure \* ARABIC ">
                        <w:r w:rsidR="00D456ED">
                          <w:rPr>
                            <w:noProof/>
                          </w:rPr>
                          <w:t>4</w:t>
                        </w:r>
                      </w:fldSimple>
                      <w:bookmarkEnd w:id="673"/>
                      <w:r>
                        <w:t xml:space="preserve">. </w:t>
                      </w:r>
                      <w:ins w:id="674" w:author="Matthew Kay" w:date="2015-09-25T02:41:00Z">
                        <w:r>
                          <w:t>Results of the Frequentist (A) and Bayesian (B) analyses of all simulated worlds with 20 participants per condition.</w:t>
                        </w:r>
                      </w:ins>
                      <w:del w:id="675" w:author="Matthew Kay" w:date="2015-09-25T02:41:00Z">
                        <w:r w:rsidRPr="00B333C0" w:rsidDel="00C61C18">
                          <w:rPr>
                            <w:highlight w:val="yellow"/>
                          </w:rPr>
                          <w:delText>Many worlds for small-n</w:delText>
                        </w:r>
                      </w:del>
                    </w:p>
                  </w:txbxContent>
                </v:textbox>
                <w10:wrap type="square" anchorx="margin" anchory="margin"/>
              </v:shape>
            </w:pict>
          </mc:Fallback>
        </mc:AlternateContent>
      </w:r>
      <w:r w:rsidR="0002541C">
        <w:t xml:space="preserve">The traditional solution to the problems associated with low-power studies (and one HCI researchers are often admonished to adopt) is to spend resources recruiting more participants. In other words, the frequentist solution to low power is </w:t>
      </w:r>
      <w:r w:rsidR="0002541C">
        <w:rPr>
          <w:i/>
        </w:rPr>
        <w:t>not to run low-powered studies</w:t>
      </w:r>
      <w:r w:rsidR="0002541C">
        <w:t>.</w:t>
      </w:r>
    </w:p>
    <w:p w14:paraId="17182A7F" w14:textId="36812E95" w:rsidR="0002541C" w:rsidRDefault="0002541C"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However, researchers developing complex new systems or interaction techniques have the expertise, time, and resources for that type of work; spending their limited resources on running larger studies may be a poor allocation of work across the research community. These researchers already (in our view, rightly) protest that they are asked to run </w:t>
      </w:r>
      <w:r>
        <w:rPr>
          <w:i/>
        </w:rPr>
        <w:t xml:space="preserve">pro forma </w:t>
      </w:r>
      <w:r>
        <w:t>evaluations when their primary contributions are in engineering or design (see e.g., Greenberg and Buxton</w:t>
      </w:r>
      <w:ins w:id="676" w:author="Matthew Kay" w:date="2015-09-25T03:32:00Z">
        <w:r w:rsidR="00D67EE2">
          <w:t xml:space="preserve"> </w:t>
        </w:r>
      </w:ins>
      <w:ins w:id="677" w:author="Matthew Kay" w:date="2015-09-25T03:33:00Z">
        <w:r w:rsidR="00D67EE2">
          <w:fldChar w:fldCharType="begin" w:fldLock="1"/>
        </w:r>
      </w:ins>
      <w:r w:rsidR="00515362">
        <w:instrText>ADDIN CSL_CITATION { "citationItems" : [ { "id" : "ITEM-1", "itemData" : { "author" : [ { "dropping-particle" : "", "family" : "Greenberg", "given" : "Saul", "non-dropping-particle" : "", "parse-names" : false, "suffix" : "" }, { "dropping-particle" : "", "family" : "Buxton", "given" : "Bill", "non-dropping-particle" : "", "parse-names" : false, "suffix" : "" } ], "container-title" : "Proceeding of the twenty-sixth annual CHI conference on Human factors in computing systems - CHI '08", "id" : "ITEM-1", "issued" : { "date-parts" : [ [ "2008", "4", "6" ] ] }, "page" : "111", "publisher" : "ACM Press", "publisher-place" : "New York, New York, USA", "title" : "Usability evaluation considered harmful (some of the time)", "type" : "paper-conference" }, "uris" : [ "http://www.mendeley.com/documents/?uuid=d60c20ca-24c4-4a8e-ad59-13742abe6f3f" ] } ], "mendeley" : { "formattedCitation" : "[6]", "plainTextFormattedCitation" : "[6]", "previouslyFormattedCitation" : "[6]" }, "properties" : { "noteIndex" : 0 }, "schema" : "https://github.com/citation-style-language/schema/raw/master/csl-citation.json" }</w:instrText>
      </w:r>
      <w:r w:rsidR="00D67EE2">
        <w:fldChar w:fldCharType="separate"/>
      </w:r>
      <w:r w:rsidR="00515362" w:rsidRPr="00515362">
        <w:rPr>
          <w:noProof/>
        </w:rPr>
        <w:t>[6]</w:t>
      </w:r>
      <w:ins w:id="678" w:author="Matthew Kay" w:date="2015-09-25T03:33:00Z">
        <w:r w:rsidR="00D67EE2">
          <w:fldChar w:fldCharType="end"/>
        </w:r>
      </w:ins>
      <w:del w:id="679" w:author="Matthew Kay" w:date="2015-09-25T03:33:00Z">
        <w:r w:rsidDel="00D67EE2">
          <w:delText xml:space="preserve"> </w:delText>
        </w:r>
        <w:r w:rsidDel="00D67EE2">
          <w:rPr>
            <w:highlight w:val="yellow"/>
          </w:rPr>
          <w:delText>[]</w:delText>
        </w:r>
      </w:del>
      <w:r>
        <w:t xml:space="preserve">); telling them not only to run evaluations but to recruit more participants amounts to blaming the users. </w:t>
      </w:r>
    </w:p>
    <w:p w14:paraId="15230D47" w14:textId="58FDFECA" w:rsidR="0002541C" w:rsidRDefault="00911EBF"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680" w:author="Greg Nelson" w:date="2015-09-24T19:34:00Z">
        <w:r>
          <w:t>Stat</w:t>
        </w:r>
      </w:ins>
      <w:ins w:id="681" w:author="Matthew Kay" w:date="2015-09-25T03:30:00Z">
        <w:r w:rsidR="00D67EE2">
          <w:t>istics can be a tool for communication and</w:t>
        </w:r>
      </w:ins>
      <w:ins w:id="682" w:author="Greg Nelson" w:date="2015-09-24T19:34:00Z">
        <w:del w:id="683" w:author="Matthew Kay" w:date="2015-09-25T03:30:00Z">
          <w:r w:rsidDel="00D67EE2">
            <w:delText>s has always been a coordination and</w:delText>
          </w:r>
        </w:del>
        <w:r>
          <w:t xml:space="preserve"> </w:t>
        </w:r>
      </w:ins>
      <w:ins w:id="684" w:author="Greg Nelson" w:date="2015-09-24T19:35:00Z">
        <w:r>
          <w:t>collaboration</w:t>
        </w:r>
      </w:ins>
      <w:ins w:id="685" w:author="Greg Nelson" w:date="2015-09-24T19:34:00Z">
        <w:del w:id="686" w:author="Matthew Kay" w:date="2015-09-25T03:31:00Z">
          <w:r w:rsidDel="00D67EE2">
            <w:delText xml:space="preserve"> tool</w:delText>
          </w:r>
        </w:del>
        <w:r>
          <w:t>. Bayesian analysis better supports new kinds of collaborations tha</w:t>
        </w:r>
      </w:ins>
      <w:ins w:id="687" w:author="Matthew Kay" w:date="2015-09-25T03:31:00Z">
        <w:r w:rsidR="00D67EE2">
          <w:t>t</w:t>
        </w:r>
      </w:ins>
      <w:ins w:id="688" w:author="Greg Nelson" w:date="2015-09-24T19:34:00Z">
        <w:del w:id="689" w:author="Matthew Kay" w:date="2015-09-25T03:31:00Z">
          <w:r w:rsidDel="00D67EE2">
            <w:delText>n</w:delText>
          </w:r>
        </w:del>
        <w:r>
          <w:t xml:space="preserve"> </w:t>
        </w:r>
      </w:ins>
      <w:ins w:id="690" w:author="Matthew Kay" w:date="2015-09-25T03:31:00Z">
        <w:r w:rsidR="00D67EE2">
          <w:t xml:space="preserve">take better advantage of </w:t>
        </w:r>
      </w:ins>
      <w:ins w:id="691" w:author="Greg Nelson" w:date="2015-09-24T19:34:00Z">
        <w:del w:id="692" w:author="Matthew Kay" w:date="2015-09-25T03:31:00Z">
          <w:r w:rsidDel="00D67EE2">
            <w:delText xml:space="preserve">may improve effectiveness of community by allowing </w:delText>
          </w:r>
        </w:del>
        <w:r>
          <w:t>specialization</w:t>
        </w:r>
        <w:del w:id="693" w:author="Matthew Kay" w:date="2015-09-25T03:31:00Z">
          <w:r w:rsidDel="00D67EE2">
            <w:delText xml:space="preserve"> and better collaboration</w:delText>
          </w:r>
        </w:del>
        <w:r>
          <w:t xml:space="preserve">. </w:t>
        </w:r>
      </w:ins>
      <w:r w:rsidR="0002541C">
        <w:t xml:space="preserve">We see researchers that produce novel systems and interaction work as having a symbiotic relationship with others who have the resources and expertise for larger quantitative work (but perhaps not the expertise for novel engineering): the latter researchers might find a novel technique in the literature, adapt it to some domain based on users’ needs, and evaluate it more extensively. In this context, the goal of small, early studies then becomes to demonstrate face validity of a technique and provide a rough first estimate of its effectiveness, not to find a (likely over-estimated in terms </w:t>
      </w:r>
      <w:r w:rsidR="0002541C">
        <w:lastRenderedPageBreak/>
        <w:t>of magnitude) significant difference. For this, Bayesian analysis helps draw reasonable conclusions from small-</w:t>
      </w:r>
      <w:r w:rsidR="0002541C" w:rsidRPr="00D67EE2">
        <w:rPr>
          <w:i/>
          <w:rPrChange w:id="694" w:author="Matthew Kay" w:date="2015-09-25T03:33:00Z">
            <w:rPr/>
          </w:rPrChange>
        </w:rPr>
        <w:t>n</w:t>
      </w:r>
      <w:r w:rsidR="0002541C">
        <w:t xml:space="preserve"> studies</w:t>
      </w:r>
      <w:del w:id="695" w:author="Greg Nelson" w:date="2015-09-24T19:40:00Z">
        <w:r w:rsidR="0002541C" w:rsidDel="00911EBF">
          <w:delText>: it</w:delText>
        </w:r>
      </w:del>
      <w:ins w:id="696" w:author="Greg Nelson" w:date="2015-09-24T19:40:00Z">
        <w:r>
          <w:t>. It</w:t>
        </w:r>
      </w:ins>
      <w:r w:rsidR="0002541C">
        <w:t xml:space="preserve"> provides a</w:t>
      </w:r>
      <w:ins w:id="697" w:author="Greg Nelson" w:date="2015-09-24T19:37:00Z">
        <w:r>
          <w:t xml:space="preserve"> </w:t>
        </w:r>
      </w:ins>
      <w:del w:id="698" w:author="Greg Nelson" w:date="2015-09-24T19:39:00Z">
        <w:r w:rsidR="0002541C" w:rsidDel="00911EBF">
          <w:delText xml:space="preserve"> </w:delText>
        </w:r>
      </w:del>
      <w:r w:rsidR="0002541C">
        <w:t xml:space="preserve">more </w:t>
      </w:r>
      <w:del w:id="699" w:author="Greg Nelson" w:date="2015-09-24T19:39:00Z">
        <w:r w:rsidR="0002541C" w:rsidDel="00911EBF">
          <w:delText xml:space="preserve">effective </w:delText>
        </w:r>
      </w:del>
      <w:ins w:id="700" w:author="Greg Nelson" w:date="2015-09-24T19:39:00Z">
        <w:r>
          <w:t xml:space="preserve">nuanced and accurate </w:t>
        </w:r>
      </w:ins>
      <w:r w:rsidR="0002541C">
        <w:t>tool</w:t>
      </w:r>
      <w:ins w:id="701" w:author="Greg Nelson" w:date="2015-09-24T19:39:00Z">
        <w:r>
          <w:t xml:space="preserve"> for evaluating contributions</w:t>
        </w:r>
      </w:ins>
      <w:ins w:id="702" w:author="Greg Nelson" w:date="2015-09-24T19:46:00Z">
        <w:r w:rsidR="00C8503B">
          <w:t xml:space="preserve"> and combining them</w:t>
        </w:r>
      </w:ins>
      <w:r w:rsidR="0002541C">
        <w:t xml:space="preserve"> </w:t>
      </w:r>
      <w:ins w:id="703" w:author="Greg Nelson" w:date="2015-09-24T19:41:00Z">
        <w:r>
          <w:t xml:space="preserve">given the </w:t>
        </w:r>
      </w:ins>
      <w:ins w:id="704" w:author="Greg Nelson" w:date="2015-09-24T19:46:00Z">
        <w:r w:rsidR="00C8503B">
          <w:t xml:space="preserve">varying skills and </w:t>
        </w:r>
      </w:ins>
      <w:ins w:id="705" w:author="Greg Nelson" w:date="2015-09-24T19:41:00Z">
        <w:r>
          <w:t>resources of research</w:t>
        </w:r>
        <w:r w:rsidR="00C8503B">
          <w:t>ers.</w:t>
        </w:r>
      </w:ins>
      <w:del w:id="706" w:author="Greg Nelson" w:date="2015-09-24T19:47:00Z">
        <w:r w:rsidR="0002541C" w:rsidDel="00C8503B">
          <w:delText>instead of blaming the user</w:delText>
        </w:r>
      </w:del>
      <w:del w:id="707" w:author="Greg Nelson" w:date="2015-09-24T19:41:00Z">
        <w:r w:rsidR="0002541C" w:rsidDel="00911EBF">
          <w:delText>.</w:delText>
        </w:r>
      </w:del>
    </w:p>
    <w:p w14:paraId="7CC106AD" w14:textId="6B89D1E9" w:rsidR="0002541C" w:rsidRDefault="0002541C"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Part of the goal of this paper is to release novel work in HCI from the chains of meaningless </w:t>
      </w:r>
      <w:r>
        <w:rPr>
          <w:i/>
        </w:rPr>
        <w:t>p</w:t>
      </w:r>
      <w:r>
        <w:t xml:space="preserve"> values from small-</w:t>
      </w:r>
      <w:r>
        <w:rPr>
          <w:i/>
        </w:rPr>
        <w:t>n</w:t>
      </w:r>
      <w:r>
        <w:t xml:space="preserve"> studies. We believe that small, early evaluations of novel work are still valuable, but that their output should be a probability distribution of expected effect size, whether or not it overlaps 0. “No effect” should not be a barrier to publication of novel design work when we know that any effect that is found in a small study is likely overestimated or simply due to chance. Novel work should anyway (and already often is) judged on the merits of design and engineering, not a </w:t>
      </w:r>
      <w:r>
        <w:rPr>
          <w:i/>
        </w:rPr>
        <w:t xml:space="preserve">pro forma </w:t>
      </w:r>
      <w:r>
        <w:t>small-</w:t>
      </w:r>
      <w:r>
        <w:rPr>
          <w:i/>
        </w:rPr>
        <w:t>n</w:t>
      </w:r>
      <w:r>
        <w:t xml:space="preserve"> evaluation. Bayesian analysis</w:t>
      </w:r>
      <w:ins w:id="708" w:author="Greg Nelson" w:date="2015-09-24T19:47:00Z">
        <w:r w:rsidR="00C8503B">
          <w:t xml:space="preserve"> provides a richer conceptual understanding and role for </w:t>
        </w:r>
      </w:ins>
      <w:del w:id="709" w:author="Greg Nelson" w:date="2015-09-24T19:48:00Z">
        <w:r w:rsidDel="00C8503B">
          <w:delText xml:space="preserve"> helps us make better use of </w:delText>
        </w:r>
      </w:del>
      <w:r>
        <w:t>these initial evaluations.</w:t>
      </w:r>
    </w:p>
    <w:p w14:paraId="142A094C" w14:textId="77777777"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710" w:name="h.615trgjvtu9p" w:colFirst="0" w:colLast="0"/>
      <w:bookmarkEnd w:id="710"/>
      <w:r>
        <w:t>Bayesian analysis fits into how statistical practice is shaped at CHI</w:t>
      </w:r>
    </w:p>
    <w:p w14:paraId="2BB35232" w14:textId="6D245161"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The HCI community is large and multi-disciplinary; therefore, we believe that statistical practice at CHI is best shifted in a bottom-up fashion. For example, </w:t>
      </w:r>
      <w:proofErr w:type="spellStart"/>
      <w:r>
        <w:t>Wobbrock</w:t>
      </w:r>
      <w:proofErr w:type="spellEnd"/>
      <w:r>
        <w:t xml:space="preserve"> </w:t>
      </w:r>
      <w:r>
        <w:rPr>
          <w:i/>
        </w:rPr>
        <w:t>et al.</w:t>
      </w:r>
      <w:ins w:id="711" w:author="Matthew Kay" w:date="2015-09-25T03:34:00Z">
        <w:r w:rsidR="00D67EE2">
          <w:rPr>
            <w:i/>
          </w:rPr>
          <w:t xml:space="preserve"> </w:t>
        </w:r>
        <w:r w:rsidR="00D67EE2">
          <w:rPr>
            <w:i/>
          </w:rPr>
          <w:fldChar w:fldCharType="begin" w:fldLock="1"/>
        </w:r>
      </w:ins>
      <w:r w:rsidR="00515362">
        <w:rPr>
          <w:i/>
        </w:rPr>
        <w:instrText>ADDIN CSL_CITATION { "citationItems" : [ { "id" : "ITEM-1", "itemData" : { "ISBN" : "9781450302678", "author" : [ { "dropping-particle" : "", "family" : "Wobbrock", "given" : "Jacob O", "non-dropping-particle" : "", "parse-names" : false, "suffix" : "" }, { "dropping-particle" : "", "family" : "Findlater", "given" : "Leah", "non-dropping-particle" : "", "parse-names" : false, "suffix" : "" }, { "dropping-particle" : "", "family" : "Gergle", "given" : "Darren", "non-dropping-particle" : "", "parse-names" : false, "suffix" : "" }, { "dropping-particle" : "", "family" : "Higgins", "given" : "James J", "non-dropping-particle" : "", "parse-names" : false, "suffix" : "" } ], "container-title" : "CHI '11", "id" : "ITEM-1", "issued" : { "date-parts" : [ [ "2011" ] ] }, "page" : "143-146", "title" : "The Aligned Rank Transform for Nonparametric Factorial Analyses Using Only ANOVA Procedures", "type" : "article-journal" }, "uris" : [ "http://www.mendeley.com/documents/?uuid=eb6d6cfe-9d62-4c24-85b4-64dec8a647d7" ] } ], "mendeley" : { "formattedCitation" : "[18]", "plainTextFormattedCitation" : "[18]", "previouslyFormattedCitation" : "[17]" }, "properties" : { "noteIndex" : 0 }, "schema" : "https://github.com/citation-style-language/schema/raw/master/csl-citation.json" }</w:instrText>
      </w:r>
      <w:r w:rsidR="00D67EE2">
        <w:rPr>
          <w:i/>
        </w:rPr>
        <w:fldChar w:fldCharType="separate"/>
      </w:r>
      <w:r w:rsidR="00515362" w:rsidRPr="00515362">
        <w:rPr>
          <w:noProof/>
        </w:rPr>
        <w:t>[18]</w:t>
      </w:r>
      <w:ins w:id="712" w:author="Matthew Kay" w:date="2015-09-25T03:34:00Z">
        <w:r w:rsidR="00D67EE2">
          <w:rPr>
            <w:i/>
          </w:rPr>
          <w:fldChar w:fldCharType="end"/>
        </w:r>
      </w:ins>
      <w:del w:id="713" w:author="Matthew Kay" w:date="2015-09-25T03:34:00Z">
        <w:r w:rsidDel="00D67EE2">
          <w:delText xml:space="preserve"> </w:delText>
        </w:r>
        <w:r w:rsidDel="00D67EE2">
          <w:rPr>
            <w:highlight w:val="yellow"/>
          </w:rPr>
          <w:delText>[]</w:delText>
        </w:r>
      </w:del>
      <w:r>
        <w:t xml:space="preserve"> at CHI 2011 introduced a nonparametric analysis technique to the community --- the aligned rank transform (ART) --- applicable to various forms of data, including Likert scales. Since then, this approach has been widely adopted, and has been cited 148 times.</w:t>
      </w:r>
      <w:r>
        <w:rPr>
          <w:vertAlign w:val="superscript"/>
        </w:rPr>
        <w:footnoteReference w:id="7"/>
      </w:r>
      <w:r>
        <w:t xml:space="preserve"> This adoption did not require new top-down incentives for improved analysis, but spread study-to-study and researcher-to-researcher.</w:t>
      </w:r>
    </w:p>
    <w:p w14:paraId="19651ABD" w14:textId="5B5F176F" w:rsidR="0002541C" w:rsidRDefault="0002541C" w:rsidP="00C8503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Following the model of ART, we believe that Bayesian analysis can be adopted gradually in individual studies, sidestepping the difficulty of shifting an entire multi-faceted field from the top down. </w:t>
      </w:r>
      <w:del w:id="714" w:author="Matthew Kay" w:date="2015-09-25T03:41:00Z">
        <w:r w:rsidDel="00515362">
          <w:delText xml:space="preserve">As Leek </w:delText>
        </w:r>
        <w:r w:rsidDel="00515362">
          <w:rPr>
            <w:i/>
          </w:rPr>
          <w:delText>et al.</w:delText>
        </w:r>
        <w:r w:rsidDel="00515362">
          <w:delText xml:space="preserve"> </w:delText>
        </w:r>
        <w:r w:rsidDel="00515362">
          <w:rPr>
            <w:highlight w:val="yellow"/>
          </w:rPr>
          <w:delText>[]</w:delText>
        </w:r>
        <w:r w:rsidDel="00515362">
          <w:delText xml:space="preserve"> argue, s</w:delText>
        </w:r>
      </w:del>
      <w:ins w:id="715" w:author="Matthew Kay" w:date="2015-09-25T03:41:00Z">
        <w:r w:rsidR="00515362">
          <w:t>S</w:t>
        </w:r>
      </w:ins>
      <w:r>
        <w:t>tatistical practice in scientific fields tends towards a model of mentorship and of drawing upon approaches found in prior work</w:t>
      </w:r>
      <w:ins w:id="716" w:author="Matthew Kay" w:date="2015-09-25T03:41:00Z">
        <w:r w:rsidR="00515362">
          <w:t>—</w:t>
        </w:r>
      </w:ins>
      <w:del w:id="717" w:author="Matthew Kay" w:date="2015-09-25T03:41:00Z">
        <w:r w:rsidDel="00515362">
          <w:delText xml:space="preserve"> --- </w:delText>
        </w:r>
      </w:del>
      <w:r>
        <w:t>e.g., as other papers begin adopting techniques like ART, readers of those papers will use similar techniques when conducting their own analyses in follow</w:t>
      </w:r>
      <w:ins w:id="718" w:author="Greg Nelson" w:date="2015-09-24T19:49:00Z">
        <w:r w:rsidR="00C8503B">
          <w:t>-</w:t>
        </w:r>
      </w:ins>
      <w:r>
        <w:t>up work. This is the perfect candidate way to introduce Bayesian analysis: when readers see it used in a paper they wish to build upon, the analysis offers a direct way to do that, a template to follow. Such a paper also provides priors for the next researcher. In this manner (we hope) such analyses will spread in the community, slowly building a body of work and a new standard of practice.</w:t>
      </w:r>
      <w:del w:id="719" w:author="Greg Nelson" w:date="2015-09-24T19:50:00Z">
        <w:r w:rsidDel="00C8503B">
          <w:delText xml:space="preserve"> </w:delText>
        </w:r>
      </w:del>
      <w:del w:id="720" w:author="Greg Nelson" w:date="2015-09-24T19:49:00Z">
        <w:r w:rsidDel="00C8503B">
          <w:delText xml:space="preserve">We believe this to be a more likely avenue </w:delText>
        </w:r>
      </w:del>
    </w:p>
    <w:p w14:paraId="56BF7E94" w14:textId="77777777"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721" w:name="h.n525xakk8bhw" w:colFirst="0" w:colLast="0"/>
      <w:bookmarkEnd w:id="721"/>
      <w:r>
        <w:t>Bayesian analysis is accessible to practitioners</w:t>
      </w:r>
    </w:p>
    <w:p w14:paraId="0B67DD45" w14:textId="2052AC9B"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Even 15 years ago, Bayesian analysis was arguably impractical for most researchers</w:t>
      </w:r>
      <w:ins w:id="722" w:author="Matthew Kay" w:date="2015-09-25T02:43:00Z">
        <w:r w:rsidR="002060AF">
          <w:t xml:space="preserve"> due to a lack of tools and computational power</w:t>
        </w:r>
      </w:ins>
      <w:r>
        <w:t xml:space="preserve">. However, tools for building and running </w:t>
      </w:r>
      <w:r>
        <w:lastRenderedPageBreak/>
        <w:t>Bayesian models are now widespread, and have mature support in languages already used for data analysis, such as R and Python. These tools include modelling languages like JAGS</w:t>
      </w:r>
      <w:ins w:id="723" w:author="Matthew Kay" w:date="2015-09-25T03:41:00Z">
        <w:r w:rsidR="00515362">
          <w:t xml:space="preserve"> </w:t>
        </w:r>
      </w:ins>
      <w:ins w:id="724" w:author="Matthew Kay" w:date="2015-09-25T03:42:00Z">
        <w:r w:rsidR="00515362">
          <w:fldChar w:fldCharType="begin" w:fldLock="1"/>
        </w:r>
      </w:ins>
      <w:r w:rsidR="00515362">
        <w:instrText>ADDIN CSL_CITATION { "citationItems" : [ { "id" : "ITEM-1", "itemData" : { "DOI" : "10.1.1.13.3406", "ISSN" : "1609395X", "abstract" : "JAGS is a program for Bayesian Graphical modelling which aims for compatibility with classic BUGS. The program could eventually be developed as an R package. This article explains the motivations for this program, briefly describes the architecture and then discusses some ideas for a vectorized form of the BUGS language. 1", "author" : [ { "dropping-particle" : "", "family" : "Plummer", "given" : "Martyn", "non-dropping-particle" : "", "parse-names" : false, "suffix" : "" } ], "container-title" : "Proceedings of the 3rd International Workshop on Distributed Statistical Computing (DSC 2003)", "id" : "ITEM-1", "issued" : { "date-parts" : [ [ "2003" ] ] }, "title" : "JAGS: A Program for Analysis of Bayesian Graphical Models Using Gibbs Sampling", "type" : "article-journal" }, "uris" : [ "http://www.mendeley.com/documents/?uuid=fa03b6a3-dbe9-40e0-b650-e148a6c99a55" ] } ], "mendeley" : { "formattedCitation" : "[14]", "plainTextFormattedCitation" : "[14]", "previouslyFormattedCitation" : "[13]" }, "properties" : { "noteIndex" : 0 }, "schema" : "https://github.com/citation-style-language/schema/raw/master/csl-citation.json" }</w:instrText>
      </w:r>
      <w:r w:rsidR="00515362">
        <w:fldChar w:fldCharType="separate"/>
      </w:r>
      <w:r w:rsidR="00515362" w:rsidRPr="00515362">
        <w:rPr>
          <w:noProof/>
        </w:rPr>
        <w:t>[14]</w:t>
      </w:r>
      <w:ins w:id="725" w:author="Matthew Kay" w:date="2015-09-25T03:42:00Z">
        <w:r w:rsidR="00515362">
          <w:fldChar w:fldCharType="end"/>
        </w:r>
      </w:ins>
      <w:r>
        <w:t xml:space="preserve"> </w:t>
      </w:r>
      <w:del w:id="726" w:author="Matthew Kay" w:date="2015-09-25T03:42:00Z">
        <w:r w:rsidDel="00515362">
          <w:rPr>
            <w:highlight w:val="yellow"/>
          </w:rPr>
          <w:delText>[]</w:delText>
        </w:r>
        <w:r w:rsidDel="00515362">
          <w:delText xml:space="preserve"> </w:delText>
        </w:r>
      </w:del>
      <w:r>
        <w:t>and Stan</w:t>
      </w:r>
      <w:ins w:id="727" w:author="Matthew Kay" w:date="2015-09-25T03:42:00Z">
        <w:r w:rsidR="00515362">
          <w:t xml:space="preserve"> </w:t>
        </w:r>
        <w:r w:rsidR="00515362">
          <w:fldChar w:fldCharType="begin" w:fldLock="1"/>
        </w:r>
      </w:ins>
      <w:r w:rsidR="00515362">
        <w:instrText>ADDIN CSL_CITATION { "citationItems" : [ { "id" : "ITEM-1", "itemData" : { "author" : [ { "dropping-particle" : "", "family" : "Stan Development Team", "given" : "", "non-dropping-particle" : "", "parse-names" : false, "suffix" : "" } ], "id" : "ITEM-1", "issued" : { "date-parts" : [ [ "2015" ] ] }, "title" : "Stan Modeling Language: User's Guide and Reference Manual", "type" : "book" }, "uris" : [ "http://www.mendeley.com/documents/?uuid=b49a4700-fe0f-4ff2-81cc-c0d2e25c4fd2" ] } ], "mendeley" : { "formattedCitation" : "[15]", "plainTextFormattedCitation" : "[15]", "previouslyFormattedCitation" : "[14]" }, "properties" : { "noteIndex" : 0 }, "schema" : "https://github.com/citation-style-language/schema/raw/master/csl-citation.json" }</w:instrText>
      </w:r>
      <w:r w:rsidR="00515362">
        <w:fldChar w:fldCharType="separate"/>
      </w:r>
      <w:r w:rsidR="00515362" w:rsidRPr="00515362">
        <w:rPr>
          <w:noProof/>
        </w:rPr>
        <w:t>[15]</w:t>
      </w:r>
      <w:ins w:id="728" w:author="Matthew Kay" w:date="2015-09-25T03:42:00Z">
        <w:r w:rsidR="00515362">
          <w:fldChar w:fldCharType="end"/>
        </w:r>
      </w:ins>
      <w:r>
        <w:t xml:space="preserve"> </w:t>
      </w:r>
      <w:del w:id="729" w:author="Matthew Kay" w:date="2015-09-25T03:42:00Z">
        <w:r w:rsidDel="00515362">
          <w:rPr>
            <w:highlight w:val="yellow"/>
          </w:rPr>
          <w:delText>[]</w:delText>
        </w:r>
        <w:r w:rsidDel="00515362">
          <w:delText xml:space="preserve"> </w:delText>
        </w:r>
      </w:del>
      <w:r>
        <w:t>(both with R packages, and Stan includes a Python interface), and Python-specific libraries like emcee</w:t>
      </w:r>
      <w:ins w:id="730" w:author="Matthew Kay" w:date="2015-09-25T03:43:00Z">
        <w:r w:rsidR="00515362">
          <w:t xml:space="preserve"> (</w:t>
        </w:r>
        <w:r w:rsidR="00515362">
          <w:fldChar w:fldCharType="begin"/>
        </w:r>
        <w:r w:rsidR="00515362">
          <w:instrText xml:space="preserve"> HYPERLINK "http://dan.iel.fm/emcee/current/" </w:instrText>
        </w:r>
        <w:r w:rsidR="00515362">
          <w:fldChar w:fldCharType="separate"/>
        </w:r>
        <w:r w:rsidR="00515362" w:rsidRPr="00515362">
          <w:rPr>
            <w:rStyle w:val="Hyperlink"/>
          </w:rPr>
          <w:t>http://dan.iel.fm/emcee/current/</w:t>
        </w:r>
        <w:r w:rsidR="00515362">
          <w:fldChar w:fldCharType="end"/>
        </w:r>
        <w:r w:rsidR="00515362">
          <w:t>)</w:t>
        </w:r>
      </w:ins>
      <w:del w:id="731" w:author="Matthew Kay" w:date="2015-09-25T03:43:00Z">
        <w:r w:rsidDel="00515362">
          <w:delText xml:space="preserve"> </w:delText>
        </w:r>
        <w:r w:rsidDel="00515362">
          <w:rPr>
            <w:highlight w:val="yellow"/>
          </w:rPr>
          <w:delText>[]</w:delText>
        </w:r>
      </w:del>
      <w:r>
        <w:t xml:space="preserve"> and </w:t>
      </w:r>
      <w:proofErr w:type="spellStart"/>
      <w:r>
        <w:t>PyMC</w:t>
      </w:r>
      <w:proofErr w:type="spellEnd"/>
      <w:r>
        <w:t xml:space="preserve"> </w:t>
      </w:r>
      <w:ins w:id="732" w:author="Matthew Kay" w:date="2015-09-25T03:43:00Z">
        <w:r w:rsidR="00515362">
          <w:t>(</w:t>
        </w:r>
      </w:ins>
      <w:ins w:id="733" w:author="Matthew Kay" w:date="2015-09-25T03:44:00Z">
        <w:r w:rsidR="00515362">
          <w:fldChar w:fldCharType="begin"/>
        </w:r>
        <w:r w:rsidR="00515362">
          <w:instrText xml:space="preserve"> HYPERLINK "https://pymc-devs.github.io/pymc/" </w:instrText>
        </w:r>
        <w:r w:rsidR="00515362">
          <w:fldChar w:fldCharType="separate"/>
        </w:r>
        <w:r w:rsidR="00515362" w:rsidRPr="00515362">
          <w:rPr>
            <w:rStyle w:val="Hyperlink"/>
          </w:rPr>
          <w:t>https://pymc-devs.github.io/pymc/</w:t>
        </w:r>
        <w:r w:rsidR="00515362">
          <w:fldChar w:fldCharType="end"/>
        </w:r>
      </w:ins>
      <w:ins w:id="734" w:author="Matthew Kay" w:date="2015-09-25T03:43:00Z">
        <w:r w:rsidR="00515362" w:rsidRPr="00515362">
          <w:rPr>
            <w:rPrChange w:id="735" w:author="Matthew Kay" w:date="2015-09-25T03:44:00Z">
              <w:rPr>
                <w:highlight w:val="yellow"/>
              </w:rPr>
            </w:rPrChange>
          </w:rPr>
          <w:t>)</w:t>
        </w:r>
      </w:ins>
      <w:del w:id="736" w:author="Matthew Kay" w:date="2015-09-25T03:43:00Z">
        <w:r w:rsidDel="00515362">
          <w:rPr>
            <w:highlight w:val="yellow"/>
          </w:rPr>
          <w:delText>[]</w:delText>
        </w:r>
      </w:del>
      <w:r>
        <w:t xml:space="preserve">. In addition, literature aimed at practicing researchers has made Bayesian modelling accessible: we particularly recommend </w:t>
      </w:r>
      <w:proofErr w:type="spellStart"/>
      <w:r>
        <w:t>Kruschke’s</w:t>
      </w:r>
      <w:proofErr w:type="spellEnd"/>
      <w:r>
        <w:t xml:space="preserve"> </w:t>
      </w:r>
      <w:r>
        <w:rPr>
          <w:i/>
        </w:rPr>
        <w:t xml:space="preserve">Doing Bayesian Data Analysis </w:t>
      </w:r>
      <w:ins w:id="737" w:author="Matthew Kay" w:date="2015-09-25T03:44:00Z">
        <w:r w:rsidR="00515362" w:rsidRPr="00515362">
          <w:rPr>
            <w:rPrChange w:id="738" w:author="Matthew Kay" w:date="2015-09-25T03:44:00Z">
              <w:rPr>
                <w:highlight w:val="yellow"/>
              </w:rPr>
            </w:rPrChange>
          </w:rPr>
          <w:fldChar w:fldCharType="begin" w:fldLock="1"/>
        </w:r>
      </w:ins>
      <w:r w:rsidR="00515362">
        <w:instrText>ADDIN CSL_CITATION { "citationItems" : [ { "id" : "ITEM-1", "itemData" : { "author" : [ { "dropping-particle" : "", "family" : "Kruschke", "given" : "John K.", "non-dropping-particle" : "", "parse-names" : false, "suffix" : "" } ], "id" : "ITEM-1", "issued" : { "date-parts" : [ [ "2011" ] ] }, "publisher" : "Elsevier Inc.", "title" : "Doing Bayesian Data Analysis", "type" : "book" }, "uris" : [ "http://www.mendeley.com/documents/?uuid=2414d28f-8c2f-4837-b979-d035009cdf52" ] } ], "mendeley" : { "formattedCitation" : "[13]", "plainTextFormattedCitation" : "[13]", "previouslyFormattedCitation" : "[12]" }, "properties" : { "noteIndex" : 0 }, "schema" : "https://github.com/citation-style-language/schema/raw/master/csl-citation.json" }</w:instrText>
      </w:r>
      <w:r w:rsidR="00515362" w:rsidRPr="00515362">
        <w:rPr>
          <w:rPrChange w:id="739" w:author="Matthew Kay" w:date="2015-09-25T03:44:00Z">
            <w:rPr>
              <w:highlight w:val="yellow"/>
            </w:rPr>
          </w:rPrChange>
        </w:rPr>
        <w:fldChar w:fldCharType="separate"/>
      </w:r>
      <w:r w:rsidR="00515362" w:rsidRPr="00515362">
        <w:rPr>
          <w:noProof/>
        </w:rPr>
        <w:t>[13]</w:t>
      </w:r>
      <w:ins w:id="740" w:author="Matthew Kay" w:date="2015-09-25T03:44:00Z">
        <w:r w:rsidR="00515362" w:rsidRPr="00515362">
          <w:rPr>
            <w:rPrChange w:id="741" w:author="Matthew Kay" w:date="2015-09-25T03:44:00Z">
              <w:rPr>
                <w:highlight w:val="yellow"/>
              </w:rPr>
            </w:rPrChange>
          </w:rPr>
          <w:fldChar w:fldCharType="end"/>
        </w:r>
      </w:ins>
      <w:del w:id="742" w:author="Matthew Kay" w:date="2015-09-25T03:44:00Z">
        <w:r w:rsidDel="00515362">
          <w:rPr>
            <w:highlight w:val="yellow"/>
          </w:rPr>
          <w:delText>[]</w:delText>
        </w:r>
      </w:del>
      <w:r>
        <w:t xml:space="preserve"> (which includes a table of common frequentist analyses and their Bayesian equivalents), as well as his proposed BEST test,</w:t>
      </w:r>
      <w:r>
        <w:rPr>
          <w:vertAlign w:val="superscript"/>
        </w:rPr>
        <w:footnoteReference w:id="8"/>
      </w:r>
      <w:r>
        <w:t xml:space="preserve"> a robust Bayesian alternative to the </w:t>
      </w:r>
      <w:r>
        <w:rPr>
          <w:i/>
        </w:rPr>
        <w:t>t</w:t>
      </w:r>
      <w:r>
        <w:t>-test</w:t>
      </w:r>
      <w:ins w:id="743" w:author="Matthew Kay" w:date="2015-09-25T03:45:00Z">
        <w:r w:rsidR="00515362">
          <w:t xml:space="preserve"> </w:t>
        </w:r>
      </w:ins>
      <w:ins w:id="744" w:author="Matthew Kay" w:date="2015-09-25T03:46:00Z">
        <w:r w:rsidR="00515362">
          <w:fldChar w:fldCharType="begin" w:fldLock="1"/>
        </w:r>
      </w:ins>
      <w:r w:rsidR="00515362">
        <w:instrText>ADDIN CSL_CITATION { "citationItems" : [ { "id" : "ITEM-1", "itemData" : { "ISSN" : "1939-2222", "abstract" : "Bayesian estimation for 2 groups provides complete distributions of credible values for the effect size, group means and their difference, standard deviations and their difference, and the normality of the data. The method handles outliers. The decision rule can accept the null value (unlike traditional t tests) when certainty in the estimate is high (unlike Bayesian model comparison using Bayes factors). The method also yields precise estimates of statistical power for various research goals. The software and programs are free and run on Macintosh, Windows, and Linux platforms.", "author" : [ { "dropping-particle" : "", "family" : "Kruschke", "given" : "John K", "non-dropping-particle" : "", "parse-names" : false, "suffix" : "" } ], "container-title" : "Journal of experimental psychology. General", "id" : "ITEM-1", "issue" : "2", "issued" : { "date-parts" : [ [ "2013", "5" ] ] }, "page" : "573-603", "title" : "Bayesian estimation supersedes the t test.", "type" : "article-journal", "volume" : "142" }, "uris" : [ "http://www.mendeley.com/documents/?uuid=cc94dd8b-79fe-4c2d-8e94-faef600767c6" ] } ], "mendeley" : { "formattedCitation" : "[11]", "plainTextFormattedCitation" : "[11]", "previouslyFormattedCitation" : "[10]" }, "properties" : { "noteIndex" : 0 }, "schema" : "https://github.com/citation-style-language/schema/raw/master/csl-citation.json" }</w:instrText>
      </w:r>
      <w:r w:rsidR="00515362">
        <w:fldChar w:fldCharType="separate"/>
      </w:r>
      <w:r w:rsidR="00515362" w:rsidRPr="00515362">
        <w:rPr>
          <w:noProof/>
        </w:rPr>
        <w:t>[11]</w:t>
      </w:r>
      <w:ins w:id="745" w:author="Matthew Kay" w:date="2015-09-25T03:46:00Z">
        <w:r w:rsidR="00515362">
          <w:fldChar w:fldCharType="end"/>
        </w:r>
      </w:ins>
      <w:del w:id="746" w:author="Matthew Kay" w:date="2015-09-25T03:46:00Z">
        <w:r w:rsidDel="00515362">
          <w:delText xml:space="preserve"> </w:delText>
        </w:r>
        <w:r w:rsidDel="00515362">
          <w:rPr>
            <w:highlight w:val="yellow"/>
          </w:rPr>
          <w:delText>[]</w:delText>
        </w:r>
      </w:del>
      <w:r>
        <w:t>. Other accessible articles have also been written about practical concerns in Bayesian analysis, including discussions of how to choose priors</w:t>
      </w:r>
      <w:ins w:id="747" w:author="Matthew Kay" w:date="2015-09-25T03:46:00Z">
        <w:r w:rsidR="00515362">
          <w:t xml:space="preserve"> </w:t>
        </w:r>
      </w:ins>
      <w:ins w:id="748" w:author="Matthew Kay" w:date="2015-09-25T03:47:00Z">
        <w:r w:rsidR="00515362">
          <w:fldChar w:fldCharType="begin" w:fldLock="1"/>
        </w:r>
      </w:ins>
      <w:r w:rsidR="00515362">
        <w:instrText>ADDIN CSL_CITATION { "citationItems" : [ { "id" : "ITEM-1", "itemData" : { "author" : [ { "dropping-particle" : "", "family" : "Gelman", "given" : "Andrew", "non-dropping-particle" : "", "parse-names" : false, "suffix" : "" }, { "dropping-particle" : "", "family" : "Jakulin", "given" : "Aleks", "non-dropping-particle" : "", "parse-names" : false, "suffix" : "" }, { "dropping-particle" : "", "family" : "Pittau", "given" : "Maria Grazia", "non-dropping-particle" : "", "parse-names" : false, "suffix" : "" }, { "dropping-particle" : "", "family" : "Su", "given" : "Yu-Sung", "non-dropping-particle" : "", "parse-names" : false, "suffix" : "" } ], "container-title" : "The Annals of Applied Statistics", "id" : "ITEM-1", "issue" : "4", "issued" : { "date-parts" : [ [ "2008" ] ] }, "page" : "1360-1383", "title" : "A Weakly Informative Default Prior Distribution for Logistic and Other Regression Models", "type" : "article-journal", "volume" : "2" }, "uris" : [ "http://www.mendeley.com/documents/?uuid=b5a603ae-1989-416f-86e7-1bde14661f88" ] }, { "id" : "ITEM-2", "itemData" : { "DOI" : "10.1214/06-BA117A", "ISBN" : "9781139460934", "ISSN" : "19360975", "abstract" : "Various noninformative prior distributions have been suggested for scale parameters in hierarchical models. We construct a new folded-noncentral-t family of conditionally conjugate priors for hierarchical standard deviation pa- rameters, and then consider noninformative and weakly informative priors in this family. We use an example to illustrate serious problems with the inverse-gamma family of \u201cnoninformative\u201d prior distributions. We suggest instead to use a uni- form prior on the hierarchical standard deviation, using the half-t family when the number of groups is small and in other settings where a weakly informative prior is desired. We also illustrate the use of the half-t family for hierarchical modeling of multiple variance parameters such as arise in the analysis of variance.", "author" : [ { "dropping-particle" : "", "family" : "Gelman", "given" : "Andrew", "non-dropping-particle" : "", "parse-names" : false, "suffix" : "" } ], "container-title" : "Bayesian Analysis", "id" : "ITEM-2", "issue" : "3", "issued" : { "date-parts" : [ [ "2006" ] ] }, "page" : "515-533", "title" : "Prior distributions for variance parameters in hierarchical models", "type" : "article-journal", "volume" : "1" }, "uris" : [ "http://www.mendeley.com/documents/?uuid=1d37dbf0-8b33-45e5-a842-a7d06f047042" ] } ], "mendeley" : { "formattedCitation" : "[3,5]", "plainTextFormattedCitation" : "[3,5]", "previouslyFormattedCitation" : "[3,5]" }, "properties" : { "noteIndex" : 0 }, "schema" : "https://github.com/citation-style-language/schema/raw/master/csl-citation.json" }</w:instrText>
      </w:r>
      <w:r w:rsidR="00515362">
        <w:fldChar w:fldCharType="separate"/>
      </w:r>
      <w:r w:rsidR="00515362" w:rsidRPr="00515362">
        <w:rPr>
          <w:noProof/>
        </w:rPr>
        <w:t>[3,5]</w:t>
      </w:r>
      <w:ins w:id="749" w:author="Matthew Kay" w:date="2015-09-25T03:47:00Z">
        <w:r w:rsidR="00515362">
          <w:fldChar w:fldCharType="end"/>
        </w:r>
      </w:ins>
      <w:del w:id="750" w:author="Matthew Kay" w:date="2015-09-25T03:47:00Z">
        <w:r w:rsidDel="00515362">
          <w:delText xml:space="preserve"> </w:delText>
        </w:r>
        <w:r w:rsidDel="00515362">
          <w:rPr>
            <w:highlight w:val="yellow"/>
          </w:rPr>
          <w:delText>[]</w:delText>
        </w:r>
      </w:del>
      <w:r>
        <w:t>.</w:t>
      </w:r>
      <w:ins w:id="751" w:author="Greg Nelson" w:date="2015-09-24T19:50:00Z">
        <w:r w:rsidR="00C8503B">
          <w:t xml:space="preserve"> </w:t>
        </w:r>
      </w:ins>
      <w:ins w:id="752" w:author="Greg Nelson" w:date="2015-09-24T19:51:00Z">
        <w:r w:rsidR="00C8503B">
          <w:t xml:space="preserve">Still, statistical tools, </w:t>
        </w:r>
      </w:ins>
      <w:ins w:id="753" w:author="Greg Nelson" w:date="2015-09-24T19:52:00Z">
        <w:r w:rsidR="00C8503B">
          <w:t xml:space="preserve">whether </w:t>
        </w:r>
      </w:ins>
      <w:ins w:id="754" w:author="Greg Nelson" w:date="2015-09-24T19:51:00Z">
        <w:r w:rsidR="00C8503B">
          <w:t xml:space="preserve">frequentist or </w:t>
        </w:r>
      </w:ins>
      <w:ins w:id="755" w:author="Matthew Kay" w:date="2015-09-25T02:43:00Z">
        <w:r w:rsidR="002060AF">
          <w:t>B</w:t>
        </w:r>
      </w:ins>
      <w:ins w:id="756" w:author="Greg Nelson" w:date="2015-09-24T19:51:00Z">
        <w:del w:id="757" w:author="Matthew Kay" w:date="2015-09-25T02:43:00Z">
          <w:r w:rsidR="00C8503B" w:rsidDel="002060AF">
            <w:delText>b</w:delText>
          </w:r>
        </w:del>
        <w:r w:rsidR="00C8503B">
          <w:t>ayesian,</w:t>
        </w:r>
      </w:ins>
      <w:ins w:id="758" w:author="Greg Nelson" w:date="2015-09-24T19:52:00Z">
        <w:r w:rsidR="00C8503B">
          <w:t xml:space="preserve"> </w:t>
        </w:r>
      </w:ins>
      <w:ins w:id="759" w:author="Matthew Kay" w:date="2015-09-25T03:47:00Z">
        <w:r w:rsidR="00515362">
          <w:t xml:space="preserve">can </w:t>
        </w:r>
      </w:ins>
      <w:ins w:id="760" w:author="Greg Nelson" w:date="2015-09-24T19:52:00Z">
        <w:r w:rsidR="00C8503B">
          <w:t xml:space="preserve">exhibit </w:t>
        </w:r>
        <w:r w:rsidR="00A65DC6">
          <w:t xml:space="preserve">high barriers </w:t>
        </w:r>
      </w:ins>
      <w:ins w:id="761" w:author="Matthew Kay" w:date="2015-09-25T02:45:00Z">
        <w:r w:rsidR="002060AF">
          <w:t xml:space="preserve">to entry </w:t>
        </w:r>
      </w:ins>
      <w:ins w:id="762" w:author="Greg Nelson" w:date="2015-09-24T19:52:00Z">
        <w:del w:id="763" w:author="Matthew Kay" w:date="2015-09-25T03:47:00Z">
          <w:r w:rsidR="00A65DC6" w:rsidDel="00515362">
            <w:delText xml:space="preserve">and </w:delText>
          </w:r>
        </w:del>
      </w:ins>
      <w:ins w:id="764" w:author="Matthew Kay" w:date="2015-09-25T03:47:00Z">
        <w:r w:rsidR="00515362">
          <w:t xml:space="preserve">or </w:t>
        </w:r>
      </w:ins>
      <w:ins w:id="765" w:author="Greg Nelson" w:date="2015-09-24T19:52:00Z">
        <w:r w:rsidR="00A65DC6">
          <w:t>silently fail, providing a poor interface. We believe there</w:t>
        </w:r>
      </w:ins>
      <w:ins w:id="766" w:author="Matthew Kay" w:date="2015-09-25T02:46:00Z">
        <w:r w:rsidR="002060AF">
          <w:t xml:space="preserve"> is</w:t>
        </w:r>
      </w:ins>
      <w:ins w:id="767" w:author="Greg Nelson" w:date="2015-09-24T19:53:00Z">
        <w:del w:id="768" w:author="Matthew Kay" w:date="2015-09-25T02:46:00Z">
          <w:r w:rsidR="00A65DC6" w:rsidDel="002060AF">
            <w:delText>’s</w:delText>
          </w:r>
        </w:del>
        <w:r w:rsidR="00A65DC6">
          <w:t xml:space="preserve"> a fruitful area of work in designing better tools and interfaces</w:t>
        </w:r>
      </w:ins>
      <w:ins w:id="769" w:author="Greg Nelson" w:date="2015-09-24T19:54:00Z">
        <w:r w:rsidR="00A65DC6">
          <w:t xml:space="preserve"> for statistical methods.</w:t>
        </w:r>
      </w:ins>
      <w:del w:id="770" w:author="Greg Nelson" w:date="2015-09-24T19:54:00Z">
        <w:r w:rsidDel="00A65DC6">
          <w:delText xml:space="preserve"> </w:delText>
        </w:r>
      </w:del>
    </w:p>
    <w:p w14:paraId="2AA049F4" w14:textId="77777777"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771" w:name="h.bnla3bx3oh3v" w:colFirst="0" w:colLast="0"/>
      <w:bookmarkEnd w:id="771"/>
      <w:r>
        <w:t>Practical impact of research through cost/benefit analysis</w:t>
      </w:r>
    </w:p>
    <w:p w14:paraId="6241DDB8"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Finally, we wish to address another common thread of discussion in the CHI community, a perhaps more existential one: how can we have practical effects on real-world deployed systems? How can practitioners derive value from results at CHI? We believe that the language of statistical significance is not the language of practitioners or business; cost/benefit analysis is. The results of a Bayesian analysis are trivially incorporated into cost/benefit analysis: given the probability distribution of an estimated effect, we can simply apply a cost function to it. </w:t>
      </w:r>
    </w:p>
    <w:p w14:paraId="13E3D202" w14:textId="77777777" w:rsidR="0002541C" w:rsidRDefault="0002541C"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For example, imagine a market research company that wishes to evaluate the cost/benefit of switching from an existing survey tool that does not have a </w:t>
      </w:r>
      <w:r>
        <w:rPr>
          <w:i/>
        </w:rPr>
        <w:t>fast-to-slow</w:t>
      </w:r>
      <w:r>
        <w:t xml:space="preserve"> progress indicator to one that does. This would incur some costs for converting the survey into a new format. It would also have an estimated benefit in that the company could recruit fewer participants to reach a desired sample size, in proportion to the expected increase in completion rate. This company could take the probability distribution of estimated completion rate in both cases (</w:t>
      </w:r>
      <w:r>
        <w:rPr>
          <w:i/>
        </w:rPr>
        <w:t xml:space="preserve">whether or not </w:t>
      </w:r>
      <w:r>
        <w:t>the difference has passed the statistical significance filter) and use it to derive a probability distribution of expected cost in each case, and then decide a course of action to minimize cost. This simplifies the translation of research results into the real world, and gives us a way to put practical effect size in context.</w:t>
      </w:r>
    </w:p>
    <w:p w14:paraId="25FC5B5D" w14:textId="77777777"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772" w:name="h.iqeiheb4zrwr" w:colFirst="0" w:colLast="0"/>
      <w:bookmarkEnd w:id="772"/>
      <w:r>
        <w:t>Conclusion</w:t>
      </w:r>
    </w:p>
    <w:p w14:paraId="5D49C0F2" w14:textId="405DABE7" w:rsidR="0002541C" w:rsidDel="00152A80"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773" w:author="Matthew Kay" w:date="2015-09-25T03:05:00Z"/>
        </w:rPr>
      </w:pPr>
      <w:r>
        <w:t xml:space="preserve">Bayesian analysis allows us to learn more quickly by building on previous results. It also fits more effectively into the publication incentives of CHI than approaches to improving knowledge accrual within the NHST framework, such as </w:t>
      </w:r>
      <w:r>
        <w:lastRenderedPageBreak/>
        <w:t>meta-analysis. At the same time, it is compatible with calls for more replication (</w:t>
      </w:r>
      <w:proofErr w:type="spellStart"/>
      <w:r>
        <w:t>RepliCHI</w:t>
      </w:r>
      <w:proofErr w:type="spellEnd"/>
      <w:r>
        <w:t>), and allows us to make stronger claims about novel work through comparison to well-studied conditions. This, combined with a shift to an emphasis on probable effect sizes instead of differences between conditions, will help free design and engineering researchers from the shackles of meaningless p value</w:t>
      </w:r>
      <w:ins w:id="774" w:author="Greg Nelson" w:date="2015-09-24T20:02:00Z">
        <w:r w:rsidR="0058001A">
          <w:t>s</w:t>
        </w:r>
      </w:ins>
      <w:r>
        <w:t xml:space="preserve"> in small-</w:t>
      </w:r>
      <w:r>
        <w:rPr>
          <w:i/>
        </w:rPr>
        <w:t>n</w:t>
      </w:r>
      <w:r>
        <w:t xml:space="preserve"> studies, while also allowing the field to make better use of the results of such studies. </w:t>
      </w:r>
      <w:ins w:id="775" w:author="Greg Nelson" w:date="2015-09-24T20:03:00Z">
        <w:del w:id="776" w:author="Matthew Kay" w:date="2015-09-25T02:49:00Z">
          <w:r w:rsidR="0058001A" w:rsidDel="002060AF">
            <w:delText xml:space="preserve">&lt;reiterate points from title here&gt; </w:delText>
          </w:r>
        </w:del>
      </w:ins>
      <w:ins w:id="777" w:author="Greg Nelson" w:date="2015-09-24T20:05:00Z">
        <w:del w:id="778" w:author="Matthew Kay" w:date="2015-09-25T02:49:00Z">
          <w:r w:rsidR="0058001A" w:rsidDel="002060AF">
            <w:delText xml:space="preserve">By evaluating statistical tools according to the needs of researchers in the CHI community, </w:delText>
          </w:r>
        </w:del>
      </w:ins>
      <w:r>
        <w:t>In short, Bayesian statistics are user-centered statistics</w:t>
      </w:r>
      <w:del w:id="779" w:author="Matthew Kay" w:date="2015-09-25T02:49:00Z">
        <w:r w:rsidDel="002060AF">
          <w:delText xml:space="preserve"> designed </w:delText>
        </w:r>
      </w:del>
      <w:ins w:id="780" w:author="Greg Nelson" w:date="2015-09-24T20:03:00Z">
        <w:del w:id="781" w:author="Matthew Kay" w:date="2015-09-25T02:49:00Z">
          <w:r w:rsidR="0058001A" w:rsidDel="002060AF">
            <w:delText xml:space="preserve">that  </w:delText>
          </w:r>
        </w:del>
      </w:ins>
      <w:del w:id="782" w:author="Matthew Kay" w:date="2015-09-25T02:49:00Z">
        <w:r w:rsidDel="002060AF">
          <w:delText>for the CHI community.</w:delText>
        </w:r>
      </w:del>
      <w:ins w:id="783" w:author="Greg Nelson" w:date="2015-09-24T20:05:00Z">
        <w:del w:id="784" w:author="Matthew Kay" w:date="2015-09-25T02:49:00Z">
          <w:r w:rsidR="0058001A" w:rsidDel="002060AF">
            <w:delText xml:space="preserve"> B meets needs of </w:delText>
          </w:r>
        </w:del>
      </w:ins>
      <w:ins w:id="785" w:author="Matthew Kay" w:date="2015-09-25T02:49:00Z">
        <w:r w:rsidR="002060AF">
          <w:t>.</w:t>
        </w:r>
      </w:ins>
    </w:p>
    <w:p w14:paraId="6CF48584" w14:textId="77777777" w:rsidR="0002541C" w:rsidDel="00152A80" w:rsidRDefault="0002541C" w:rsidP="0002541C">
      <w:pPr>
        <w:pStyle w:val="ListNumber"/>
        <w:numPr>
          <w:ilvl w:val="0"/>
          <w:numId w:val="0"/>
        </w:numPr>
        <w:ind w:left="360" w:hanging="360"/>
        <w:rPr>
          <w:del w:id="786" w:author="Matthew Kay" w:date="2015-09-25T03:05:00Z"/>
        </w:rPr>
      </w:pPr>
    </w:p>
    <w:p w14:paraId="7BB30239" w14:textId="77777777" w:rsidR="0002541C" w:rsidDel="00152A80" w:rsidRDefault="0002541C" w:rsidP="0002541C">
      <w:pPr>
        <w:pStyle w:val="ListNumber"/>
        <w:numPr>
          <w:ilvl w:val="0"/>
          <w:numId w:val="0"/>
        </w:numPr>
        <w:ind w:left="360" w:hanging="360"/>
        <w:rPr>
          <w:del w:id="787" w:author="Matthew Kay" w:date="2015-09-25T03:05:00Z"/>
        </w:rPr>
      </w:pPr>
    </w:p>
    <w:p w14:paraId="3498E540" w14:textId="09BBA783" w:rsidR="00853A06" w:rsidRDefault="00853A06" w:rsidP="00152A8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Change w:id="788" w:author="Matthew Kay" w:date="2015-09-25T03:05:00Z">
          <w:pPr/>
        </w:pPrChange>
      </w:pPr>
    </w:p>
    <w:p w14:paraId="689F8ED5" w14:textId="77777777" w:rsidR="006B3F1F" w:rsidRDefault="006B3F1F">
      <w:pPr>
        <w:pStyle w:val="Heading1"/>
        <w:rPr>
          <w:ins w:id="789" w:author="Matthew Kay" w:date="2015-09-25T03:04:00Z"/>
        </w:rPr>
      </w:pPr>
      <w:r>
        <w:t>REFERENCES</w:t>
      </w:r>
    </w:p>
    <w:p w14:paraId="077F0822" w14:textId="5D07F4ED" w:rsidR="00515362" w:rsidRPr="00515362" w:rsidRDefault="00FA6C57" w:rsidP="005B4AFB">
      <w:pPr>
        <w:pStyle w:val="ReferencesNonumber"/>
        <w:divId w:val="515116188"/>
        <w:rPr>
          <w:rFonts w:eastAsiaTheme="minorEastAsia"/>
        </w:rPr>
        <w:pPrChange w:id="790" w:author="Matthew Kay" w:date="2015-09-25T03:53:00Z">
          <w:pPr>
            <w:pStyle w:val="NormalWeb"/>
            <w:ind w:left="640" w:hanging="640"/>
            <w:divId w:val="515116188"/>
          </w:pPr>
        </w:pPrChange>
      </w:pPr>
      <w:ins w:id="791" w:author="Matthew Kay" w:date="2015-09-25T03:04:00Z">
        <w:r>
          <w:fldChar w:fldCharType="begin" w:fldLock="1"/>
        </w:r>
        <w:r>
          <w:instrText xml:space="preserve">ADDIN Mendeley Bibliography CSL_BIBLIOGRAPHY </w:instrText>
        </w:r>
      </w:ins>
      <w:r>
        <w:fldChar w:fldCharType="separate"/>
      </w:r>
      <w:r w:rsidR="00515362" w:rsidRPr="00515362">
        <w:t>1.</w:t>
      </w:r>
      <w:r w:rsidR="00515362" w:rsidRPr="00515362">
        <w:tab/>
        <w:t xml:space="preserve">Geoff Cumming. 2014. The new statistics: why and how. </w:t>
      </w:r>
      <w:r w:rsidR="00515362" w:rsidRPr="00515362">
        <w:rPr>
          <w:i/>
          <w:iCs/>
        </w:rPr>
        <w:t>Psychological science</w:t>
      </w:r>
      <w:r w:rsidR="00515362" w:rsidRPr="00515362">
        <w:t xml:space="preserve"> 25, 1: 7–29. Retrieved July 9, 2014 from http://pss.sagepub.com/content/early/2013/11/07/0956797613504966.abstract</w:t>
      </w:r>
    </w:p>
    <w:p w14:paraId="2F67AE22" w14:textId="77777777" w:rsidR="00515362" w:rsidRPr="00515362" w:rsidRDefault="00515362" w:rsidP="005B4AFB">
      <w:pPr>
        <w:pStyle w:val="ReferencesNonumber"/>
        <w:divId w:val="515116188"/>
        <w:pPrChange w:id="792" w:author="Matthew Kay" w:date="2015-09-25T03:53:00Z">
          <w:pPr>
            <w:pStyle w:val="NormalWeb"/>
            <w:ind w:left="640" w:hanging="640"/>
            <w:divId w:val="515116188"/>
          </w:pPr>
        </w:pPrChange>
      </w:pPr>
      <w:r w:rsidRPr="00515362">
        <w:t>2.</w:t>
      </w:r>
      <w:r w:rsidRPr="00515362">
        <w:tab/>
        <w:t xml:space="preserve">A. Gelman and J. Carlin. 2014. Beyond Power Calculations: Assessing Type S (Sign) and Type M (Magnitude) Errors. </w:t>
      </w:r>
      <w:r w:rsidRPr="00515362">
        <w:rPr>
          <w:i/>
          <w:iCs/>
        </w:rPr>
        <w:t>Perspectives on Psychological Science</w:t>
      </w:r>
      <w:r w:rsidRPr="00515362">
        <w:t xml:space="preserve"> 9, 6: 641–651. Retrieved November 17, 2014 from http://pps.sagepub.com/content/9/6/641.short</w:t>
      </w:r>
    </w:p>
    <w:p w14:paraId="37902784" w14:textId="77777777" w:rsidR="00515362" w:rsidRPr="00515362" w:rsidRDefault="00515362" w:rsidP="005B4AFB">
      <w:pPr>
        <w:pStyle w:val="ReferencesNonumber"/>
        <w:divId w:val="515116188"/>
        <w:pPrChange w:id="793" w:author="Matthew Kay" w:date="2015-09-25T03:53:00Z">
          <w:pPr>
            <w:pStyle w:val="NormalWeb"/>
            <w:ind w:left="640" w:hanging="640"/>
            <w:divId w:val="515116188"/>
          </w:pPr>
        </w:pPrChange>
      </w:pPr>
      <w:r w:rsidRPr="00515362">
        <w:t>3.</w:t>
      </w:r>
      <w:r w:rsidRPr="00515362">
        <w:tab/>
        <w:t xml:space="preserve">Andrew Gelman, Aleks Jakulin, Maria Grazia Pittau, and Yu-Sung Su. 2008. A Weakly Informative Default Prior Distribution for Logistic and Other Regression Models. </w:t>
      </w:r>
      <w:r w:rsidRPr="00515362">
        <w:rPr>
          <w:i/>
          <w:iCs/>
        </w:rPr>
        <w:t>The Annals of Applied Statistics</w:t>
      </w:r>
      <w:r w:rsidRPr="00515362">
        <w:t xml:space="preserve"> 2, 4: 1360–1383.</w:t>
      </w:r>
    </w:p>
    <w:p w14:paraId="3048D2A3" w14:textId="77777777" w:rsidR="00515362" w:rsidRPr="00515362" w:rsidRDefault="00515362" w:rsidP="005B4AFB">
      <w:pPr>
        <w:pStyle w:val="ReferencesNonumber"/>
        <w:divId w:val="515116188"/>
        <w:pPrChange w:id="794" w:author="Matthew Kay" w:date="2015-09-25T03:53:00Z">
          <w:pPr>
            <w:pStyle w:val="NormalWeb"/>
            <w:ind w:left="640" w:hanging="640"/>
            <w:divId w:val="515116188"/>
          </w:pPr>
        </w:pPrChange>
      </w:pPr>
      <w:r w:rsidRPr="00515362">
        <w:t>4.</w:t>
      </w:r>
      <w:r w:rsidRPr="00515362">
        <w:tab/>
        <w:t xml:space="preserve">Andrew Gelman and David Weakliem. 2009. Of Beauty, Sex and Power. </w:t>
      </w:r>
      <w:r w:rsidRPr="00515362">
        <w:rPr>
          <w:i/>
          <w:iCs/>
        </w:rPr>
        <w:t>American Scientist</w:t>
      </w:r>
      <w:r w:rsidRPr="00515362">
        <w:t xml:space="preserve"> 97, 4: 310–316.</w:t>
      </w:r>
    </w:p>
    <w:p w14:paraId="74C58F54" w14:textId="77777777" w:rsidR="00515362" w:rsidRPr="00515362" w:rsidRDefault="00515362" w:rsidP="005B4AFB">
      <w:pPr>
        <w:pStyle w:val="ReferencesNonumber"/>
        <w:divId w:val="515116188"/>
        <w:pPrChange w:id="795" w:author="Matthew Kay" w:date="2015-09-25T03:53:00Z">
          <w:pPr>
            <w:pStyle w:val="NormalWeb"/>
            <w:ind w:left="640" w:hanging="640"/>
            <w:divId w:val="515116188"/>
          </w:pPr>
        </w:pPrChange>
      </w:pPr>
      <w:r w:rsidRPr="00515362">
        <w:t>5.</w:t>
      </w:r>
      <w:r w:rsidRPr="00515362">
        <w:tab/>
        <w:t xml:space="preserve">Andrew Gelman. 2006. Prior distributions for variance parameters in hierarchical models. </w:t>
      </w:r>
      <w:r w:rsidRPr="00515362">
        <w:rPr>
          <w:i/>
          <w:iCs/>
        </w:rPr>
        <w:t>Bayesian Analysis</w:t>
      </w:r>
      <w:r w:rsidRPr="00515362">
        <w:t xml:space="preserve"> 1, 3: 515–533. http://doi.org/10.1214/06-BA117A</w:t>
      </w:r>
    </w:p>
    <w:p w14:paraId="5A187ABB" w14:textId="77777777" w:rsidR="00515362" w:rsidRPr="00515362" w:rsidRDefault="00515362" w:rsidP="005B4AFB">
      <w:pPr>
        <w:pStyle w:val="ReferencesNonumber"/>
        <w:divId w:val="515116188"/>
        <w:pPrChange w:id="796" w:author="Matthew Kay" w:date="2015-09-25T03:53:00Z">
          <w:pPr>
            <w:pStyle w:val="NormalWeb"/>
            <w:ind w:left="640" w:hanging="640"/>
            <w:divId w:val="515116188"/>
          </w:pPr>
        </w:pPrChange>
      </w:pPr>
      <w:r w:rsidRPr="00515362">
        <w:t>6.</w:t>
      </w:r>
      <w:r w:rsidRPr="00515362">
        <w:tab/>
        <w:t xml:space="preserve">Saul Greenberg and Bill Buxton. 2008. Usability evaluation considered harmful (some of the time). </w:t>
      </w:r>
      <w:r w:rsidRPr="00515362">
        <w:rPr>
          <w:i/>
          <w:iCs/>
        </w:rPr>
        <w:t>Proceeding of the twenty-sixth annual CHI conference on Human factors in computing systems - CHI ’08</w:t>
      </w:r>
      <w:r w:rsidRPr="00515362">
        <w:t>, ACM Press, 111. Retrieved September 25, 2015 from http://dl.acm.org/citation.cfm?id=1357054.1357074</w:t>
      </w:r>
    </w:p>
    <w:p w14:paraId="78294374" w14:textId="77777777" w:rsidR="00515362" w:rsidRPr="00515362" w:rsidRDefault="00515362" w:rsidP="005B4AFB">
      <w:pPr>
        <w:pStyle w:val="ReferencesNonumber"/>
        <w:divId w:val="515116188"/>
        <w:pPrChange w:id="797" w:author="Matthew Kay" w:date="2015-09-25T03:53:00Z">
          <w:pPr>
            <w:pStyle w:val="NormalWeb"/>
            <w:ind w:left="640" w:hanging="640"/>
            <w:divId w:val="515116188"/>
          </w:pPr>
        </w:pPrChange>
      </w:pPr>
      <w:r w:rsidRPr="00515362">
        <w:t>7.</w:t>
      </w:r>
      <w:r w:rsidRPr="00515362">
        <w:tab/>
        <w:t xml:space="preserve">Larry V. Hedges and Ingram Olkin. 1980. Vote-counting methods in research synthesis. </w:t>
      </w:r>
      <w:r w:rsidRPr="00515362">
        <w:rPr>
          <w:i/>
          <w:iCs/>
        </w:rPr>
        <w:t>Psychological Bulletin</w:t>
      </w:r>
      <w:r w:rsidRPr="00515362">
        <w:t xml:space="preserve"> 88, 2: 359–369.</w:t>
      </w:r>
    </w:p>
    <w:p w14:paraId="620DAC14" w14:textId="77777777" w:rsidR="00515362" w:rsidRPr="00515362" w:rsidRDefault="00515362" w:rsidP="005B4AFB">
      <w:pPr>
        <w:pStyle w:val="ReferencesNonumber"/>
        <w:divId w:val="515116188"/>
        <w:pPrChange w:id="798" w:author="Matthew Kay" w:date="2015-09-25T03:53:00Z">
          <w:pPr>
            <w:pStyle w:val="NormalWeb"/>
            <w:ind w:left="640" w:hanging="640"/>
            <w:divId w:val="515116188"/>
          </w:pPr>
        </w:pPrChange>
      </w:pPr>
      <w:r w:rsidRPr="00515362">
        <w:t>8.</w:t>
      </w:r>
      <w:r w:rsidRPr="00515362">
        <w:tab/>
        <w:t xml:space="preserve">Rink Hoekstra, Richard D. Morey, Jeffrey N. Rouder, and Eric-Jan Wagenmakers. 2014. Robust misinterpretation of confidence intervals. </w:t>
      </w:r>
      <w:r w:rsidRPr="00515362">
        <w:rPr>
          <w:i/>
          <w:iCs/>
        </w:rPr>
        <w:t>Psychonomic Bulletin &amp; Review</w:t>
      </w:r>
      <w:r w:rsidRPr="00515362">
        <w:t xml:space="preserve"> 21, 5: 1157–1164. Retrieved July 1, 2015 from http://www.ncbi.nlm.nih.gov/pubmed/24420726</w:t>
      </w:r>
    </w:p>
    <w:p w14:paraId="418F6DAE" w14:textId="77777777" w:rsidR="00515362" w:rsidRPr="00515362" w:rsidRDefault="00515362" w:rsidP="005B4AFB">
      <w:pPr>
        <w:pStyle w:val="ReferencesNonumber"/>
        <w:divId w:val="515116188"/>
        <w:pPrChange w:id="799" w:author="Matthew Kay" w:date="2015-09-25T03:53:00Z">
          <w:pPr>
            <w:pStyle w:val="NormalWeb"/>
            <w:ind w:left="640" w:hanging="640"/>
            <w:divId w:val="515116188"/>
          </w:pPr>
        </w:pPrChange>
      </w:pPr>
      <w:r w:rsidRPr="00515362">
        <w:t>9.</w:t>
      </w:r>
      <w:r w:rsidRPr="00515362">
        <w:tab/>
        <w:t xml:space="preserve">John P A Ioannidis. 2005. Why most published research findings are false. </w:t>
      </w:r>
      <w:r w:rsidRPr="00515362">
        <w:rPr>
          <w:i/>
          <w:iCs/>
        </w:rPr>
        <w:t>PLoS medicine</w:t>
      </w:r>
      <w:r w:rsidRPr="00515362">
        <w:t xml:space="preserve"> 2, 8: e124. Retrieved July 9, 2014 from http://journals.plos.org/plosmedicine/article?id=10.1371/journal.pmed.0020124</w:t>
      </w:r>
    </w:p>
    <w:p w14:paraId="366F9410" w14:textId="77777777" w:rsidR="00515362" w:rsidRPr="00515362" w:rsidRDefault="00515362" w:rsidP="005B4AFB">
      <w:pPr>
        <w:pStyle w:val="ReferencesNonumber"/>
        <w:divId w:val="515116188"/>
        <w:pPrChange w:id="800" w:author="Matthew Kay" w:date="2015-09-25T03:53:00Z">
          <w:pPr>
            <w:pStyle w:val="NormalWeb"/>
            <w:ind w:left="640" w:hanging="640"/>
            <w:divId w:val="515116188"/>
          </w:pPr>
        </w:pPrChange>
      </w:pPr>
      <w:r w:rsidRPr="00515362">
        <w:lastRenderedPageBreak/>
        <w:t>10.</w:t>
      </w:r>
      <w:r w:rsidRPr="00515362">
        <w:tab/>
        <w:t xml:space="preserve">Maurits Kaptein and Judy Robertson. 2012. Rethinking statistical analysis methods for CHI. </w:t>
      </w:r>
      <w:r w:rsidRPr="00515362">
        <w:rPr>
          <w:i/>
          <w:iCs/>
        </w:rPr>
        <w:t>Proceedings of the 2012 ACM annual conference on Human Factors in Computing Systems - CHI ’12</w:t>
      </w:r>
      <w:r w:rsidRPr="00515362">
        <w:t>, ACM Press, 1105. Retrieved September 25, 2015 from http://dl.acm.org/citation.cfm?id=2207676.2208557</w:t>
      </w:r>
    </w:p>
    <w:p w14:paraId="718FFA35" w14:textId="77777777" w:rsidR="00515362" w:rsidRPr="00515362" w:rsidRDefault="00515362" w:rsidP="005B4AFB">
      <w:pPr>
        <w:pStyle w:val="ReferencesNonumber"/>
        <w:divId w:val="515116188"/>
        <w:pPrChange w:id="801" w:author="Matthew Kay" w:date="2015-09-25T03:53:00Z">
          <w:pPr>
            <w:pStyle w:val="NormalWeb"/>
            <w:ind w:left="640" w:hanging="640"/>
            <w:divId w:val="515116188"/>
          </w:pPr>
        </w:pPrChange>
      </w:pPr>
      <w:r w:rsidRPr="00515362">
        <w:t>11.</w:t>
      </w:r>
      <w:r w:rsidRPr="00515362">
        <w:tab/>
        <w:t xml:space="preserve">John K Kruschke. 2013. Bayesian estimation supersedes the t test. </w:t>
      </w:r>
      <w:r w:rsidRPr="00515362">
        <w:rPr>
          <w:i/>
          <w:iCs/>
        </w:rPr>
        <w:t>Journal of experimental psychology. General</w:t>
      </w:r>
      <w:r w:rsidRPr="00515362">
        <w:t xml:space="preserve"> 142, 2: 573–603. Retrieved September 25, 2015 from http://www.ncbi.nlm.nih.gov/pubmed/22774788</w:t>
      </w:r>
    </w:p>
    <w:p w14:paraId="3B7EBFA3" w14:textId="77777777" w:rsidR="00515362" w:rsidRPr="00515362" w:rsidRDefault="00515362" w:rsidP="005B4AFB">
      <w:pPr>
        <w:pStyle w:val="ReferencesNonumber"/>
        <w:divId w:val="515116188"/>
        <w:pPrChange w:id="802" w:author="Matthew Kay" w:date="2015-09-25T03:53:00Z">
          <w:pPr>
            <w:pStyle w:val="NormalWeb"/>
            <w:ind w:left="640" w:hanging="640"/>
            <w:divId w:val="515116188"/>
          </w:pPr>
        </w:pPrChange>
      </w:pPr>
      <w:r w:rsidRPr="00515362">
        <w:t>12.</w:t>
      </w:r>
      <w:r w:rsidRPr="00515362">
        <w:tab/>
        <w:t xml:space="preserve">John K. Kruschke. 2010. Bayesian data analysis. </w:t>
      </w:r>
      <w:r w:rsidRPr="00515362">
        <w:rPr>
          <w:i/>
          <w:iCs/>
        </w:rPr>
        <w:t>Wiley Interdisciplinary Reviews: Cognitive Science</w:t>
      </w:r>
      <w:r w:rsidRPr="00515362">
        <w:t xml:space="preserve"> 1, 5: 658–676. http://doi.org/10.1002/wcs.72</w:t>
      </w:r>
    </w:p>
    <w:p w14:paraId="088A97C6" w14:textId="77777777" w:rsidR="00515362" w:rsidRPr="00515362" w:rsidRDefault="00515362" w:rsidP="005B4AFB">
      <w:pPr>
        <w:pStyle w:val="ReferencesNonumber"/>
        <w:divId w:val="515116188"/>
        <w:pPrChange w:id="803" w:author="Matthew Kay" w:date="2015-09-25T03:53:00Z">
          <w:pPr>
            <w:pStyle w:val="NormalWeb"/>
            <w:ind w:left="640" w:hanging="640"/>
            <w:divId w:val="515116188"/>
          </w:pPr>
        </w:pPrChange>
      </w:pPr>
      <w:r w:rsidRPr="00515362">
        <w:t>13.</w:t>
      </w:r>
      <w:r w:rsidRPr="00515362">
        <w:tab/>
        <w:t xml:space="preserve">John K. Kruschke. 2011. </w:t>
      </w:r>
      <w:r w:rsidRPr="00515362">
        <w:rPr>
          <w:i/>
          <w:iCs/>
        </w:rPr>
        <w:t>Doing Bayesian Data Analysis</w:t>
      </w:r>
      <w:r w:rsidRPr="00515362">
        <w:t>. Elsevier Inc.</w:t>
      </w:r>
    </w:p>
    <w:p w14:paraId="47ED4C50" w14:textId="77777777" w:rsidR="00515362" w:rsidRPr="00515362" w:rsidRDefault="00515362" w:rsidP="005B4AFB">
      <w:pPr>
        <w:pStyle w:val="ReferencesNonumber"/>
        <w:divId w:val="515116188"/>
        <w:pPrChange w:id="804" w:author="Matthew Kay" w:date="2015-09-25T03:53:00Z">
          <w:pPr>
            <w:pStyle w:val="NormalWeb"/>
            <w:ind w:left="640" w:hanging="640"/>
            <w:divId w:val="515116188"/>
          </w:pPr>
        </w:pPrChange>
      </w:pPr>
      <w:r w:rsidRPr="00515362">
        <w:t>14.</w:t>
      </w:r>
      <w:r w:rsidRPr="00515362">
        <w:tab/>
        <w:t xml:space="preserve">Martyn Plummer. 2003. JAGS: A Program for Analysis of Bayesian Graphical Models Using Gibbs Sampling. </w:t>
      </w:r>
      <w:r w:rsidRPr="00515362">
        <w:rPr>
          <w:i/>
          <w:iCs/>
        </w:rPr>
        <w:t>Proceedings of the 3rd International Workshop on Distributed Statistical Computing (DSC 2003)</w:t>
      </w:r>
      <w:r w:rsidRPr="00515362">
        <w:t>. http://doi.org/10.1.1.13.3406</w:t>
      </w:r>
    </w:p>
    <w:p w14:paraId="75957A8B" w14:textId="77777777" w:rsidR="00515362" w:rsidRPr="00515362" w:rsidRDefault="00515362" w:rsidP="005B4AFB">
      <w:pPr>
        <w:pStyle w:val="ReferencesNonumber"/>
        <w:divId w:val="515116188"/>
        <w:pPrChange w:id="805" w:author="Matthew Kay" w:date="2015-09-25T03:53:00Z">
          <w:pPr>
            <w:pStyle w:val="NormalWeb"/>
            <w:ind w:left="640" w:hanging="640"/>
            <w:divId w:val="515116188"/>
          </w:pPr>
        </w:pPrChange>
      </w:pPr>
      <w:r w:rsidRPr="00515362">
        <w:t>15.</w:t>
      </w:r>
      <w:r w:rsidRPr="00515362">
        <w:tab/>
        <w:t xml:space="preserve">Stan Development Team. 2015. </w:t>
      </w:r>
      <w:r w:rsidRPr="00515362">
        <w:rPr>
          <w:i/>
          <w:iCs/>
        </w:rPr>
        <w:t>Stan Modeling Language: User’s Guide and Reference Manual</w:t>
      </w:r>
      <w:r w:rsidRPr="00515362">
        <w:t xml:space="preserve">. </w:t>
      </w:r>
    </w:p>
    <w:p w14:paraId="028B0C67" w14:textId="77777777" w:rsidR="00515362" w:rsidRPr="00515362" w:rsidRDefault="00515362" w:rsidP="005B4AFB">
      <w:pPr>
        <w:pStyle w:val="ReferencesNonumber"/>
        <w:divId w:val="515116188"/>
        <w:pPrChange w:id="806" w:author="Matthew Kay" w:date="2015-09-25T03:53:00Z">
          <w:pPr>
            <w:pStyle w:val="NormalWeb"/>
            <w:ind w:left="640" w:hanging="640"/>
            <w:divId w:val="515116188"/>
          </w:pPr>
        </w:pPrChange>
      </w:pPr>
      <w:r w:rsidRPr="00515362">
        <w:t>16.</w:t>
      </w:r>
      <w:r w:rsidRPr="00515362">
        <w:tab/>
        <w:t xml:space="preserve">Ana Villar, Mario Callegaro, and Yongwei Yang. 2013. Where Am I ? A Meta-Analysis of Experiments on the Effects of Progress Indicators for Web Surveys. </w:t>
      </w:r>
      <w:r w:rsidRPr="00515362">
        <w:rPr>
          <w:i/>
          <w:iCs/>
        </w:rPr>
        <w:t>Social Science Computer Review</w:t>
      </w:r>
      <w:r w:rsidRPr="00515362">
        <w:t xml:space="preserve"> 00, 0: 1–19. http://doi.org/10.1177/0894439313497468</w:t>
      </w:r>
    </w:p>
    <w:p w14:paraId="2B678018" w14:textId="77777777" w:rsidR="00515362" w:rsidRPr="00515362" w:rsidRDefault="00515362" w:rsidP="005B4AFB">
      <w:pPr>
        <w:pStyle w:val="ReferencesNonumber"/>
        <w:divId w:val="515116188"/>
        <w:pPrChange w:id="807" w:author="Matthew Kay" w:date="2015-09-25T03:53:00Z">
          <w:pPr>
            <w:pStyle w:val="NormalWeb"/>
            <w:ind w:left="640" w:hanging="640"/>
            <w:divId w:val="515116188"/>
          </w:pPr>
        </w:pPrChange>
      </w:pPr>
      <w:r w:rsidRPr="00515362">
        <w:t>17.</w:t>
      </w:r>
      <w:r w:rsidRPr="00515362">
        <w:tab/>
        <w:t xml:space="preserve">Max Wilson, Wendy E. Mackay, Ed Chi, Michael Bernstein, and Dan Russell. RepliCHI - CHI should be replicating and validating results more: discuss. </w:t>
      </w:r>
      <w:r w:rsidRPr="00515362">
        <w:rPr>
          <w:i/>
          <w:iCs/>
        </w:rPr>
        <w:t>CHI EA ’11: Proceedings of the 2011 annual conference extended abstracts on Human factors in computing systems</w:t>
      </w:r>
      <w:r w:rsidRPr="00515362">
        <w:t>. http://doi.org/10.1145/1979742.1979491</w:t>
      </w:r>
    </w:p>
    <w:p w14:paraId="3CA9E6CC" w14:textId="77777777" w:rsidR="00515362" w:rsidRPr="00515362" w:rsidRDefault="00515362" w:rsidP="005B4AFB">
      <w:pPr>
        <w:pStyle w:val="ReferencesNonumber"/>
        <w:divId w:val="515116188"/>
        <w:pPrChange w:id="808" w:author="Matthew Kay" w:date="2015-09-25T03:53:00Z">
          <w:pPr>
            <w:pStyle w:val="NormalWeb"/>
            <w:ind w:left="640" w:hanging="640"/>
            <w:divId w:val="515116188"/>
          </w:pPr>
        </w:pPrChange>
      </w:pPr>
      <w:r w:rsidRPr="00515362">
        <w:t>18.</w:t>
      </w:r>
      <w:r w:rsidRPr="00515362">
        <w:tab/>
        <w:t xml:space="preserve">Jacob O Wobbrock, Leah Findlater, Darren Gergle, and James J Higgins. 2011. The Aligned Rank Transform for Nonparametric Factorial Analyses Using Only ANOVA Procedures. </w:t>
      </w:r>
      <w:r w:rsidRPr="00515362">
        <w:rPr>
          <w:i/>
          <w:iCs/>
        </w:rPr>
        <w:t>CHI ’11</w:t>
      </w:r>
      <w:r w:rsidRPr="00515362">
        <w:t xml:space="preserve">: 143–146. </w:t>
      </w:r>
    </w:p>
    <w:p w14:paraId="670E8D8B" w14:textId="7672B90E" w:rsidR="00FA6C57" w:rsidRPr="00D456ED" w:rsidDel="00152A80" w:rsidRDefault="00FA6C57" w:rsidP="005B4AFB">
      <w:pPr>
        <w:pStyle w:val="ReferencesNonumber"/>
        <w:rPr>
          <w:del w:id="809" w:author="Matthew Kay" w:date="2015-09-25T03:05:00Z"/>
        </w:rPr>
        <w:pPrChange w:id="810" w:author="Matthew Kay" w:date="2015-09-25T03:53:00Z">
          <w:pPr>
            <w:pStyle w:val="Heading1"/>
          </w:pPr>
        </w:pPrChange>
      </w:pPr>
      <w:ins w:id="811" w:author="Matthew Kay" w:date="2015-09-25T03:04:00Z">
        <w:r>
          <w:fldChar w:fldCharType="end"/>
        </w:r>
      </w:ins>
    </w:p>
    <w:p w14:paraId="6C51D3E1" w14:textId="36807114" w:rsidR="00FB5FFE" w:rsidRPr="00AC7BE6" w:rsidDel="00FA6C57" w:rsidRDefault="00FB5FFE" w:rsidP="005B4AFB">
      <w:pPr>
        <w:pStyle w:val="ReferencesNonumber"/>
        <w:rPr>
          <w:del w:id="812" w:author="Matthew Kay" w:date="2015-09-25T03:04:00Z"/>
          <w:rFonts w:ascii="Helvetica" w:hAnsi="Helvetica"/>
          <w:b/>
          <w:sz w:val="24"/>
        </w:rPr>
        <w:pPrChange w:id="813" w:author="Matthew Kay" w:date="2015-09-25T03:53:00Z">
          <w:pPr>
            <w:pStyle w:val="References"/>
          </w:pPr>
        </w:pPrChange>
      </w:pPr>
      <w:bookmarkStart w:id="814" w:name="_Ref279752164"/>
      <w:bookmarkStart w:id="815" w:name="_Ref279752146"/>
      <w:bookmarkStart w:id="816" w:name="_Ref279753835"/>
      <w:del w:id="817" w:author="Matthew Kay" w:date="2015-09-25T03:05:00Z">
        <w:r w:rsidRPr="003F70AB" w:rsidDel="00152A80">
          <w:delText xml:space="preserve">@_CHINOSAUR. 2014. VENUE IS TOO COLD. #BINGO #CHI2016. </w:delText>
        </w:r>
        <w:r w:rsidR="00EE16AA" w:rsidDel="00152A80">
          <w:delText>Tweet. (</w:delText>
        </w:r>
        <w:r w:rsidRPr="003F70AB" w:rsidDel="00152A80">
          <w:delText>1 May, 2014</w:delText>
        </w:r>
        <w:r w:rsidR="00EE16AA" w:rsidDel="00152A80">
          <w:delText>). Retrieved February 2, 2014 from</w:delText>
        </w:r>
        <w:r w:rsidRPr="003F70AB" w:rsidDel="00152A80">
          <w:delText xml:space="preserve"> https://twitter.com/_CHINOSAUR/status/461864317415989248</w:delText>
        </w:r>
      </w:del>
      <w:bookmarkEnd w:id="814"/>
    </w:p>
    <w:p w14:paraId="034E7E09" w14:textId="52B4366F" w:rsidR="007F645F" w:rsidRPr="003F70AB" w:rsidDel="00FA6C57" w:rsidRDefault="007F645F" w:rsidP="005B4AFB">
      <w:pPr>
        <w:pStyle w:val="ReferencesNonumber"/>
        <w:rPr>
          <w:del w:id="818" w:author="Matthew Kay" w:date="2015-09-25T03:04:00Z"/>
        </w:rPr>
        <w:pPrChange w:id="819" w:author="Matthew Kay" w:date="2015-09-25T03:53:00Z">
          <w:pPr>
            <w:pStyle w:val="References"/>
          </w:pPr>
        </w:pPrChange>
      </w:pPr>
      <w:del w:id="820" w:author="Matthew Kay" w:date="2015-09-25T03:04:00Z">
        <w:r w:rsidRPr="003F70AB" w:rsidDel="00FA6C57">
          <w:delText>ACM. How to Classify Works Using ACM’s Computing Classification System. 2014.</w:delText>
        </w:r>
        <w:r w:rsidR="005C0FDD" w:rsidRPr="003F70AB" w:rsidDel="00FA6C57">
          <w:delText xml:space="preserve"> </w:delText>
        </w:r>
        <w:r w:rsidRPr="003F70AB" w:rsidDel="00FA6C57">
          <w:delText xml:space="preserve">Retrieved August 22, 2014 from </w:delText>
        </w:r>
        <w:r w:rsidR="00C61C18" w:rsidDel="00FA6C57">
          <w:fldChar w:fldCharType="begin"/>
        </w:r>
        <w:r w:rsidR="00C61C18" w:rsidDel="00FA6C57">
          <w:delInstrText xml:space="preserve"> HYPERLINK "http://www.acm.org/class/how_to_use.html%20" </w:delInstrText>
        </w:r>
        <w:r w:rsidR="00C61C18" w:rsidDel="00FA6C57">
          <w:fldChar w:fldCharType="separate"/>
        </w:r>
        <w:r w:rsidRPr="003F70AB" w:rsidDel="00FA6C57">
          <w:rPr>
            <w:rStyle w:val="Hyperlink"/>
            <w:color w:val="auto"/>
          </w:rPr>
          <w:delText>http://www.acm.org/class/how_to_use.html</w:delText>
        </w:r>
        <w:bookmarkEnd w:id="815"/>
        <w:bookmarkEnd w:id="816"/>
        <w:r w:rsidR="00C61C18" w:rsidDel="00FA6C57">
          <w:rPr>
            <w:rStyle w:val="Hyperlink"/>
            <w:color w:val="auto"/>
          </w:rPr>
          <w:fldChar w:fldCharType="end"/>
        </w:r>
        <w:r w:rsidRPr="003F70AB" w:rsidDel="00FA6C57">
          <w:delText xml:space="preserve"> </w:delText>
        </w:r>
      </w:del>
    </w:p>
    <w:p w14:paraId="7545D9EF" w14:textId="7C2F2FE0" w:rsidR="007F645F" w:rsidRPr="003F70AB" w:rsidDel="00FA6C57" w:rsidRDefault="007F645F" w:rsidP="005B4AFB">
      <w:pPr>
        <w:pStyle w:val="ReferencesNonumber"/>
        <w:rPr>
          <w:del w:id="821" w:author="Matthew Kay" w:date="2015-09-25T03:04:00Z"/>
        </w:rPr>
        <w:pPrChange w:id="822" w:author="Matthew Kay" w:date="2015-09-25T03:53:00Z">
          <w:pPr>
            <w:pStyle w:val="References"/>
          </w:pPr>
        </w:pPrChange>
      </w:pPr>
      <w:bookmarkStart w:id="823" w:name="_Ref279752133"/>
      <w:bookmarkStart w:id="824" w:name="_Ref279752517"/>
      <w:del w:id="825" w:author="Matthew Kay" w:date="2015-09-25T03:04:00Z">
        <w:r w:rsidRPr="003F70AB" w:rsidDel="00FA6C57">
          <w:delText xml:space="preserve">Ronald E. Anderson. 1992. Social impacts of computing: Codes of professional ethics. </w:delText>
        </w:r>
        <w:r w:rsidRPr="003F70AB" w:rsidDel="00FA6C57">
          <w:rPr>
            <w:i/>
          </w:rPr>
          <w:delText>Soc Sci Comput Rev</w:delText>
        </w:r>
        <w:r w:rsidRPr="003F70AB" w:rsidDel="00FA6C57">
          <w:delText xml:space="preserve"> 10, 2: 453-469.</w:delText>
        </w:r>
        <w:bookmarkEnd w:id="823"/>
        <w:r w:rsidRPr="003F70AB" w:rsidDel="00FA6C57">
          <w:delText xml:space="preserve"> </w:delText>
        </w:r>
      </w:del>
    </w:p>
    <w:p w14:paraId="13C6AEA6" w14:textId="3047073D" w:rsidR="007F645F" w:rsidRPr="003F70AB" w:rsidDel="00FA6C57" w:rsidRDefault="007F645F" w:rsidP="005B4AFB">
      <w:pPr>
        <w:pStyle w:val="ReferencesNonumber"/>
        <w:rPr>
          <w:del w:id="826" w:author="Matthew Kay" w:date="2015-09-25T03:04:00Z"/>
        </w:rPr>
        <w:pPrChange w:id="827" w:author="Matthew Kay" w:date="2015-09-25T03:53:00Z">
          <w:pPr>
            <w:pStyle w:val="References"/>
          </w:pPr>
        </w:pPrChange>
      </w:pPr>
      <w:bookmarkStart w:id="828" w:name="_Ref279753826"/>
      <w:del w:id="829" w:author="Matthew Kay" w:date="2015-09-25T03:04:00Z">
        <w:r w:rsidRPr="003F70AB" w:rsidDel="00FA6C57">
          <w:delText xml:space="preserve">Anna Cavender, Shari Trewin, Vicki Hanson. 2014. Accessible Writing Guide. Retrieved August 22, 2014 from </w:delText>
        </w:r>
        <w:r w:rsidR="00C61C18" w:rsidDel="00FA6C57">
          <w:fldChar w:fldCharType="begin"/>
        </w:r>
        <w:r w:rsidR="00C61C18" w:rsidDel="00FA6C57">
          <w:delInstrText xml:space="preserve"> HYPERLINK "http://www.sigaccess.org/welcome-to-sigaccess/resources/accessible-writing-guide/" </w:delInstrText>
        </w:r>
        <w:r w:rsidR="00C61C18" w:rsidDel="00FA6C57">
          <w:fldChar w:fldCharType="separate"/>
        </w:r>
        <w:r w:rsidRPr="003F70AB" w:rsidDel="00FA6C57">
          <w:rPr>
            <w:rStyle w:val="Hyperlink"/>
            <w:color w:val="auto"/>
          </w:rPr>
          <w:delText>http://www.sigaccess.org/welcome-to-sigaccess/resources/accessible-writing-guide/</w:delText>
        </w:r>
        <w:bookmarkEnd w:id="824"/>
        <w:bookmarkEnd w:id="828"/>
        <w:r w:rsidR="00C61C18" w:rsidDel="00FA6C57">
          <w:rPr>
            <w:rStyle w:val="Hyperlink"/>
            <w:color w:val="auto"/>
          </w:rPr>
          <w:fldChar w:fldCharType="end"/>
        </w:r>
        <w:r w:rsidRPr="003F70AB" w:rsidDel="00FA6C57">
          <w:delText xml:space="preserve"> </w:delText>
        </w:r>
      </w:del>
    </w:p>
    <w:p w14:paraId="4826D46C" w14:textId="0BC79528" w:rsidR="007F645F" w:rsidRPr="003F70AB" w:rsidDel="00FA6C57" w:rsidRDefault="007F645F" w:rsidP="005B4AFB">
      <w:pPr>
        <w:pStyle w:val="ReferencesNonumber"/>
        <w:rPr>
          <w:del w:id="830" w:author="Matthew Kay" w:date="2015-09-25T03:04:00Z"/>
        </w:rPr>
        <w:pPrChange w:id="831" w:author="Matthew Kay" w:date="2015-09-25T03:53:00Z">
          <w:pPr>
            <w:pStyle w:val="References"/>
          </w:pPr>
        </w:pPrChange>
      </w:pPr>
      <w:bookmarkStart w:id="832" w:name="_Ref279752259"/>
      <w:bookmarkStart w:id="833" w:name="_Ref279753241"/>
      <w:bookmarkStart w:id="834" w:name="_Ref279752204"/>
      <w:del w:id="835" w:author="Matthew Kay" w:date="2015-09-25T03:04:00Z">
        <w:r w:rsidRPr="003F70AB" w:rsidDel="00FA6C57">
          <w:delText xml:space="preserve">Morton L. Heilig. 1962. Sensorama Simulator, U.S. Patent 3,050,870, Filed </w:delText>
        </w:r>
        <w:r w:rsidR="00782280" w:rsidDel="00FA6C57">
          <w:delText>January 10, 1961</w:delText>
        </w:r>
        <w:r w:rsidRPr="003F70AB" w:rsidDel="00FA6C57">
          <w:delText>, issued August 28, 1962.</w:delText>
        </w:r>
        <w:bookmarkEnd w:id="832"/>
      </w:del>
    </w:p>
    <w:p w14:paraId="24101C93" w14:textId="4BC8CF4A" w:rsidR="004E6530" w:rsidRPr="003F70AB" w:rsidDel="00FA6C57" w:rsidRDefault="004E6530" w:rsidP="005B4AFB">
      <w:pPr>
        <w:pStyle w:val="ReferencesNonumber"/>
        <w:rPr>
          <w:del w:id="836" w:author="Matthew Kay" w:date="2015-09-25T03:04:00Z"/>
        </w:rPr>
        <w:pPrChange w:id="837" w:author="Matthew Kay" w:date="2015-09-25T03:53:00Z">
          <w:pPr>
            <w:pStyle w:val="References"/>
          </w:pPr>
        </w:pPrChange>
      </w:pPr>
      <w:bookmarkStart w:id="838" w:name="_Ref406944896"/>
      <w:bookmarkStart w:id="839" w:name="_Ref279753887"/>
      <w:bookmarkEnd w:id="833"/>
      <w:del w:id="840" w:author="Matthew Kay" w:date="2015-09-25T03:04:00Z">
        <w:r w:rsidRPr="003F70AB" w:rsidDel="00FA6C57">
          <w:delText xml:space="preserve">Jofish Kaye and Paul Dourish. 2014. Special issue on science fiction and ubiquitous computing. </w:delText>
        </w:r>
        <w:r w:rsidRPr="003F70AB" w:rsidDel="00FA6C57">
          <w:rPr>
            <w:i/>
          </w:rPr>
          <w:delText>Personal Ubiquitous Comput</w:delText>
        </w:r>
        <w:r w:rsidRPr="003F70AB" w:rsidDel="00FA6C57">
          <w:delText xml:space="preserve">. 18, 4 (April 2014), 765-766. </w:delText>
        </w:r>
        <w:r w:rsidR="00C61C18" w:rsidDel="00FA6C57">
          <w:fldChar w:fldCharType="begin"/>
        </w:r>
        <w:r w:rsidR="00C61C18" w:rsidDel="00FA6C57">
          <w:delInstrText xml:space="preserve"> HYPERLINK "http://dx.doi.org/10.1007/s00779-014-0773-4" </w:delInstrText>
        </w:r>
        <w:r w:rsidR="00C61C18" w:rsidDel="00FA6C57">
          <w:fldChar w:fldCharType="separate"/>
        </w:r>
        <w:r w:rsidRPr="003F70AB" w:rsidDel="00FA6C57">
          <w:rPr>
            <w:rStyle w:val="Hyperlink"/>
            <w:color w:val="auto"/>
          </w:rPr>
          <w:delText>http://dx.doi.org/10.1007/s00779-014-0773-4</w:delText>
        </w:r>
        <w:r w:rsidR="00C61C18" w:rsidDel="00FA6C57">
          <w:rPr>
            <w:rStyle w:val="Hyperlink"/>
            <w:color w:val="auto"/>
          </w:rPr>
          <w:fldChar w:fldCharType="end"/>
        </w:r>
        <w:bookmarkEnd w:id="838"/>
      </w:del>
    </w:p>
    <w:p w14:paraId="2358CB8A" w14:textId="555DC55C" w:rsidR="004E6530" w:rsidRPr="003F70AB" w:rsidDel="00FA6C57" w:rsidRDefault="007F645F" w:rsidP="005B4AFB">
      <w:pPr>
        <w:pStyle w:val="ReferencesNonumber"/>
        <w:rPr>
          <w:del w:id="841" w:author="Matthew Kay" w:date="2015-09-25T03:04:00Z"/>
        </w:rPr>
        <w:pPrChange w:id="842" w:author="Matthew Kay" w:date="2015-09-25T03:53:00Z">
          <w:pPr>
            <w:pStyle w:val="References"/>
          </w:pPr>
        </w:pPrChange>
      </w:pPr>
      <w:bookmarkStart w:id="843" w:name="_Ref406944911"/>
      <w:del w:id="844" w:author="Matthew Kay" w:date="2015-09-25T03:04:00Z">
        <w:r w:rsidRPr="003F70AB" w:rsidDel="00FA6C57">
          <w:delText xml:space="preserve">Scott R. Klemmer, Michael Thomsen, Ethan Phelps-Goodman, Robert Lee, and James A. Landay. 2002. Where do web sites come from?: capturing and interacting with design history. In </w:delText>
        </w:r>
        <w:r w:rsidRPr="003F70AB" w:rsidDel="00FA6C57">
          <w:rPr>
            <w:i/>
          </w:rPr>
          <w:delText xml:space="preserve">Proceedings of the SIGCHI Conference on Human Factors in Computing Systems </w:delText>
        </w:r>
        <w:r w:rsidRPr="003F70AB" w:rsidDel="00FA6C57">
          <w:delText>(CHI '02)</w:delText>
        </w:r>
        <w:r w:rsidR="004E6530" w:rsidRPr="003F70AB" w:rsidDel="00FA6C57">
          <w:delText xml:space="preserve">, </w:delText>
        </w:r>
        <w:r w:rsidRPr="003F70AB" w:rsidDel="00FA6C57">
          <w:delText>1-8.</w:delText>
        </w:r>
        <w:bookmarkEnd w:id="834"/>
        <w:bookmarkEnd w:id="839"/>
        <w:r w:rsidR="004E6530" w:rsidRPr="003F70AB" w:rsidDel="00FA6C57">
          <w:delText xml:space="preserve"> </w:delText>
        </w:r>
        <w:r w:rsidR="00C61C18" w:rsidDel="00FA6C57">
          <w:fldChar w:fldCharType="begin"/>
        </w:r>
        <w:r w:rsidR="00C61C18" w:rsidDel="00FA6C57">
          <w:delInstrText xml:space="preserve"> HYPERLINK "http://doi.acm.org/10.1145/503376.503378" </w:delInstrText>
        </w:r>
        <w:r w:rsidR="00C61C18" w:rsidDel="00FA6C57">
          <w:fldChar w:fldCharType="separate"/>
        </w:r>
        <w:r w:rsidR="004E6530" w:rsidRPr="003F70AB" w:rsidDel="00FA6C57">
          <w:rPr>
            <w:rStyle w:val="Hyperlink"/>
            <w:color w:val="auto"/>
          </w:rPr>
          <w:delText>http://doi.acm.org/10.1145/503376.503378</w:delText>
        </w:r>
        <w:r w:rsidR="00C61C18" w:rsidDel="00FA6C57">
          <w:rPr>
            <w:rStyle w:val="Hyperlink"/>
            <w:color w:val="auto"/>
          </w:rPr>
          <w:fldChar w:fldCharType="end"/>
        </w:r>
        <w:bookmarkEnd w:id="843"/>
      </w:del>
    </w:p>
    <w:p w14:paraId="10BFE94D" w14:textId="5A510C92" w:rsidR="007F645F" w:rsidRPr="003F70AB" w:rsidDel="00FA6C57" w:rsidRDefault="007F645F" w:rsidP="005B4AFB">
      <w:pPr>
        <w:pStyle w:val="ReferencesNonumber"/>
        <w:rPr>
          <w:del w:id="845" w:author="Matthew Kay" w:date="2015-09-25T03:04:00Z"/>
        </w:rPr>
        <w:pPrChange w:id="846" w:author="Matthew Kay" w:date="2015-09-25T03:53:00Z">
          <w:pPr>
            <w:pStyle w:val="References"/>
          </w:pPr>
        </w:pPrChange>
      </w:pPr>
      <w:bookmarkStart w:id="847" w:name="_Ref279752219"/>
      <w:del w:id="848" w:author="Matthew Kay" w:date="2015-09-25T03:04:00Z">
        <w:r w:rsidRPr="003F70AB" w:rsidDel="00FA6C57">
          <w:delText xml:space="preserve">Psy. 2012. Gangnam Style. Video. (15 July 2012.). Retrieved August 22, 2014 from </w:delText>
        </w:r>
        <w:r w:rsidR="00C61C18" w:rsidDel="00FA6C57">
          <w:fldChar w:fldCharType="begin"/>
        </w:r>
        <w:r w:rsidR="00C61C18" w:rsidDel="00FA6C57">
          <w:delInstrText xml:space="preserve"> HYPERLINK "https://www.youtube.com/watch?v=9bZkp7q19f0" </w:delInstrText>
        </w:r>
        <w:r w:rsidR="00C61C18" w:rsidDel="00FA6C57">
          <w:fldChar w:fldCharType="separate"/>
        </w:r>
        <w:r w:rsidRPr="003F70AB" w:rsidDel="00FA6C57">
          <w:rPr>
            <w:rStyle w:val="Hyperlink"/>
            <w:color w:val="auto"/>
          </w:rPr>
          <w:delText>https://www.youtube.com/watch?v=9bZkp7q19f0</w:delText>
        </w:r>
        <w:bookmarkEnd w:id="847"/>
        <w:r w:rsidR="00C61C18" w:rsidDel="00FA6C57">
          <w:rPr>
            <w:rStyle w:val="Hyperlink"/>
            <w:color w:val="auto"/>
          </w:rPr>
          <w:fldChar w:fldCharType="end"/>
        </w:r>
      </w:del>
    </w:p>
    <w:p w14:paraId="2D65F961" w14:textId="0F7C46F3" w:rsidR="007F645F" w:rsidRPr="003F70AB" w:rsidDel="00FA6C57" w:rsidRDefault="007F645F" w:rsidP="005B4AFB">
      <w:pPr>
        <w:pStyle w:val="ReferencesNonumber"/>
        <w:rPr>
          <w:del w:id="849" w:author="Matthew Kay" w:date="2015-09-25T03:04:00Z"/>
        </w:rPr>
        <w:pPrChange w:id="850" w:author="Matthew Kay" w:date="2015-09-25T03:53:00Z">
          <w:pPr>
            <w:pStyle w:val="References"/>
          </w:pPr>
        </w:pPrChange>
      </w:pPr>
      <w:bookmarkStart w:id="851" w:name="_Ref279752240"/>
      <w:del w:id="852" w:author="Matthew Kay" w:date="2015-09-25T03:04:00Z">
        <w:r w:rsidRPr="003F70AB" w:rsidDel="00FA6C57">
          <w:delText xml:space="preserve">Marilyn Schwartz. 1995. </w:delText>
        </w:r>
        <w:r w:rsidRPr="003F70AB" w:rsidDel="00FA6C57">
          <w:rPr>
            <w:i/>
          </w:rPr>
          <w:delText>Guidelines for Bias-Free Writing.</w:delText>
        </w:r>
        <w:r w:rsidRPr="003F70AB" w:rsidDel="00FA6C57">
          <w:delText xml:space="preserve"> Indiana University Press.</w:delText>
        </w:r>
        <w:bookmarkEnd w:id="851"/>
      </w:del>
    </w:p>
    <w:p w14:paraId="3C1CBFE0" w14:textId="176E5157" w:rsidR="007F645F" w:rsidRPr="003F70AB" w:rsidDel="00FA6C57" w:rsidRDefault="007F645F" w:rsidP="005B4AFB">
      <w:pPr>
        <w:pStyle w:val="ReferencesNonumber"/>
        <w:rPr>
          <w:del w:id="853" w:author="Matthew Kay" w:date="2015-09-25T03:04:00Z"/>
        </w:rPr>
        <w:pPrChange w:id="854" w:author="Matthew Kay" w:date="2015-09-25T03:53:00Z">
          <w:pPr>
            <w:pStyle w:val="References"/>
          </w:pPr>
        </w:pPrChange>
      </w:pPr>
      <w:bookmarkStart w:id="855" w:name="_Ref279752272"/>
      <w:del w:id="856" w:author="Matthew Kay" w:date="2015-09-25T03:04:00Z">
        <w:r w:rsidRPr="003F70AB" w:rsidDel="00FA6C57">
          <w:delText xml:space="preserve">Ivan E. Sutherland. 1963. </w:delText>
        </w:r>
        <w:r w:rsidRPr="003F70AB" w:rsidDel="00FA6C57">
          <w:rPr>
            <w:i/>
          </w:rPr>
          <w:delText>Sketchpad, a Man-Machine Graphical Communication System</w:delText>
        </w:r>
        <w:r w:rsidRPr="003F70AB" w:rsidDel="00FA6C57">
          <w:delText>. Ph.D Dissertation. Massac</w:delText>
        </w:r>
        <w:r w:rsidR="004E6530" w:rsidRPr="003F70AB" w:rsidDel="00FA6C57">
          <w:delText xml:space="preserve">husetts Institute of Technology, </w:delText>
        </w:r>
        <w:r w:rsidRPr="003F70AB" w:rsidDel="00FA6C57">
          <w:delText>Cambridge, MA.</w:delText>
        </w:r>
        <w:bookmarkEnd w:id="855"/>
      </w:del>
    </w:p>
    <w:p w14:paraId="7DED7C97" w14:textId="6F6CC839" w:rsidR="00D32315" w:rsidDel="00FA6C57" w:rsidRDefault="007F645F" w:rsidP="005B4AFB">
      <w:pPr>
        <w:pStyle w:val="ReferencesNonumber"/>
        <w:rPr>
          <w:del w:id="857" w:author="Matthew Kay" w:date="2015-09-25T03:04:00Z"/>
        </w:rPr>
        <w:pPrChange w:id="858" w:author="Matthew Kay" w:date="2015-09-25T03:53:00Z">
          <w:pPr>
            <w:pStyle w:val="References"/>
          </w:pPr>
        </w:pPrChange>
      </w:pPr>
      <w:bookmarkStart w:id="859" w:name="_Ref279752304"/>
      <w:del w:id="860" w:author="Matthew Kay" w:date="2015-09-25T03:04:00Z">
        <w:r w:rsidRPr="003F70AB" w:rsidDel="00FA6C57">
          <w:delText xml:space="preserve">Langdon Winner. 1999. Do artifacts have politics? In </w:delText>
        </w:r>
        <w:r w:rsidRPr="003F70AB" w:rsidDel="00FA6C57">
          <w:rPr>
            <w:i/>
          </w:rPr>
          <w:delText>The Social Shaping of Technology</w:delText>
        </w:r>
        <w:r w:rsidRPr="003F70AB" w:rsidDel="00FA6C57">
          <w:delText xml:space="preserve"> (2nd. ed.), Donald MacKenzie and Judy Wajcman (</w:delText>
        </w:r>
        <w:r w:rsidR="00A71EF6" w:rsidRPr="003F70AB" w:rsidDel="00FA6C57">
          <w:delText>e</w:delText>
        </w:r>
        <w:r w:rsidRPr="003F70AB" w:rsidDel="00FA6C57">
          <w:delText>ds.). Open University Press, Buckingham, UK, 28-40.</w:delText>
        </w:r>
        <w:bookmarkEnd w:id="859"/>
      </w:del>
    </w:p>
    <w:p w14:paraId="6A5E3BB9" w14:textId="69B243F1" w:rsidR="00FA6C57" w:rsidRPr="00FA6C57" w:rsidDel="00FA6C57" w:rsidRDefault="00285470" w:rsidP="005B4AFB">
      <w:pPr>
        <w:pStyle w:val="ReferencesNonumber"/>
        <w:divId w:val="321199405"/>
        <w:rPr>
          <w:del w:id="861" w:author="Matthew Kay" w:date="2015-09-25T03:04:00Z"/>
          <w:rFonts w:eastAsiaTheme="minorEastAsia"/>
          <w:rPrChange w:id="862" w:author="Matthew Kay" w:date="2015-09-25T03:04:00Z">
            <w:rPr>
              <w:del w:id="863" w:author="Matthew Kay" w:date="2015-09-25T03:04:00Z"/>
              <w:noProof/>
              <w:sz w:val="20"/>
            </w:rPr>
          </w:rPrChange>
        </w:rPr>
        <w:pPrChange w:id="864" w:author="Matthew Kay" w:date="2015-09-25T03:53:00Z">
          <w:pPr>
            <w:pStyle w:val="NormalWeb"/>
            <w:ind w:left="640" w:hanging="640"/>
            <w:divId w:val="321199405"/>
          </w:pPr>
        </w:pPrChange>
      </w:pPr>
      <w:del w:id="865" w:author="Matthew Kay" w:date="2015-09-25T03:04:00Z">
        <w:r w:rsidDel="00FA6C57">
          <w:fldChar w:fldCharType="begin" w:fldLock="1"/>
        </w:r>
        <w:r w:rsidRPr="00D456ED" w:rsidDel="00FA6C57">
          <w:delInstrText xml:space="preserve">ADDIN Mendeley Bibliography CSL_BIBLIOGRAPHY </w:delInstrText>
        </w:r>
        <w:r w:rsidDel="00FA6C57">
          <w:fldChar w:fldCharType="separate"/>
        </w:r>
        <w:r w:rsidR="00FA6C57" w:rsidRPr="00D456ED" w:rsidDel="00FA6C57">
          <w:delText>1.</w:delText>
        </w:r>
        <w:r w:rsidR="00FA6C57" w:rsidRPr="00D456ED" w:rsidDel="00FA6C57">
          <w:tab/>
          <w:delText xml:space="preserve">John P A Ioannidis. 2005. Why most published research findings are false. </w:delText>
        </w:r>
        <w:r w:rsidR="00FA6C57" w:rsidRPr="00FA6C57" w:rsidDel="00FA6C57">
          <w:rPr>
            <w:i/>
            <w:iCs/>
            <w:rPrChange w:id="866" w:author="Matthew Kay" w:date="2015-09-25T03:04:00Z">
              <w:rPr>
                <w:i/>
                <w:iCs/>
                <w:noProof/>
                <w:sz w:val="20"/>
              </w:rPr>
            </w:rPrChange>
          </w:rPr>
          <w:delText>PLoS medicine</w:delText>
        </w:r>
        <w:r w:rsidR="00FA6C57" w:rsidRPr="00FA6C57" w:rsidDel="00FA6C57">
          <w:rPr>
            <w:rPrChange w:id="867" w:author="Matthew Kay" w:date="2015-09-25T03:04:00Z">
              <w:rPr>
                <w:noProof/>
                <w:sz w:val="20"/>
              </w:rPr>
            </w:rPrChange>
          </w:rPr>
          <w:delText xml:space="preserve"> 2, 8: e124. Retrieved July 9, 2014 from http://journals.plos.org/plosmedicine/article?id=10.1371/journal.pmed.0020124 </w:delText>
        </w:r>
      </w:del>
    </w:p>
    <w:p w14:paraId="7F627005" w14:textId="76E55761" w:rsidR="00285470" w:rsidRPr="003F70AB" w:rsidRDefault="00285470" w:rsidP="005B4AFB">
      <w:pPr>
        <w:pStyle w:val="ReferencesNonumber"/>
        <w:pPrChange w:id="868" w:author="Matthew Kay" w:date="2015-09-25T03:53:00Z">
          <w:pPr>
            <w:pStyle w:val="References"/>
            <w:numPr>
              <w:numId w:val="0"/>
            </w:numPr>
          </w:pPr>
        </w:pPrChange>
      </w:pPr>
      <w:del w:id="869" w:author="Matthew Kay" w:date="2015-09-25T03:04:00Z">
        <w:r w:rsidDel="00FA6C57">
          <w:fldChar w:fldCharType="end"/>
        </w:r>
      </w:del>
    </w:p>
    <w:sectPr w:rsidR="00285470" w:rsidRPr="003F70AB" w:rsidSect="006B1D5B">
      <w:headerReference w:type="even" r:id="rId22"/>
      <w:type w:val="continuous"/>
      <w:pgSz w:w="12240" w:h="15840" w:code="1"/>
      <w:pgMar w:top="1224" w:right="1080" w:bottom="1440" w:left="1080" w:header="720" w:footer="720" w:gutter="0"/>
      <w:cols w:num="2" w:space="432"/>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7" w:author="Gregory Nelson" w:date="2015-07-30T05:03:00Z" w:initials="">
    <w:p w14:paraId="31845A41" w14:textId="77777777" w:rsidR="00C61C18" w:rsidRDefault="00C61C18" w:rsidP="0002541C">
      <w:pPr>
        <w:widowControl w:val="0"/>
      </w:pPr>
      <w:r>
        <w:rPr>
          <w:rFonts w:ascii="Arial" w:eastAsia="Arial" w:hAnsi="Arial" w:cs="Arial"/>
          <w:color w:val="000000"/>
          <w:sz w:val="22"/>
          <w:szCs w:val="22"/>
        </w:rPr>
        <w:t>I'm adding some comments here on the overall argument of the paper, not suggesting edits necessarily to the abstract. This quant information is useful for what? I guess I'd like to build a version of the paper where all these points are laid out, then cut it down a bit, mostly because I want solid foundational thinking on why I use these methods. Might not help writing the paper.</w:t>
      </w:r>
    </w:p>
  </w:comment>
  <w:comment w:id="15" w:author="Gregory Nelson" w:date="2015-07-30T05:02:00Z" w:initials="">
    <w:p w14:paraId="3D873E23" w14:textId="77777777" w:rsidR="00C61C18" w:rsidRDefault="00C61C18" w:rsidP="0002541C">
      <w:pPr>
        <w:widowControl w:val="0"/>
      </w:pPr>
      <w:r>
        <w:rPr>
          <w:rFonts w:ascii="Arial" w:eastAsia="Arial" w:hAnsi="Arial" w:cs="Arial"/>
          <w:color w:val="000000"/>
          <w:sz w:val="22"/>
          <w:szCs w:val="22"/>
        </w:rPr>
        <w:t>We conduct a literature survey, showing x% included in meta-analysis, out of x thousands of papers.</w:t>
      </w:r>
    </w:p>
  </w:comment>
  <w:comment w:id="62" w:author="Gregory Nelson" w:date="2015-09-25T03:56:00Z" w:initials="">
    <w:p w14:paraId="546BCA2B" w14:textId="77777777" w:rsidR="00C61C18" w:rsidRDefault="00C61C18" w:rsidP="0002541C">
      <w:pPr>
        <w:widowControl w:val="0"/>
      </w:pPr>
      <w:r>
        <w:rPr>
          <w:rFonts w:ascii="Arial" w:eastAsia="Arial" w:hAnsi="Arial" w:cs="Arial"/>
          <w:color w:val="000000"/>
          <w:sz w:val="22"/>
          <w:szCs w:val="22"/>
        </w:rPr>
        <w:t>I would like to say here that these two values are fundamentally at odds with each other - a fundamental characteristic of novel things is that we don't have as much experience with them and don't understand their effects, compared to less novel things.</w:t>
      </w:r>
    </w:p>
  </w:comment>
  <w:comment w:id="63" w:author="Gregory Nelson" w:date="2015-09-25T03:56:00Z" w:initials="">
    <w:p w14:paraId="4637AD9C" w14:textId="77777777" w:rsidR="00C61C18" w:rsidRDefault="00C61C18" w:rsidP="0002541C">
      <w:pPr>
        <w:widowControl w:val="0"/>
      </w:pPr>
      <w:r>
        <w:rPr>
          <w:rFonts w:ascii="Arial" w:eastAsia="Arial" w:hAnsi="Arial" w:cs="Arial"/>
          <w:color w:val="000000"/>
          <w:sz w:val="22"/>
          <w:szCs w:val="22"/>
        </w:rPr>
        <w:t>Maybe can do this in discussion.</w:t>
      </w:r>
    </w:p>
  </w:comment>
  <w:comment w:id="80" w:author="Gregory Nelson" w:date="2015-09-25T03:02:00Z" w:initials="">
    <w:p w14:paraId="610C1947" w14:textId="77777777" w:rsidR="00C61C18" w:rsidRDefault="00C61C18" w:rsidP="0002541C">
      <w:pPr>
        <w:widowControl w:val="0"/>
      </w:pPr>
      <w:proofErr w:type="gramStart"/>
      <w:r>
        <w:rPr>
          <w:rFonts w:ascii="Arial" w:eastAsia="Arial" w:hAnsi="Arial" w:cs="Arial"/>
          <w:color w:val="000000"/>
          <w:sz w:val="22"/>
          <w:szCs w:val="22"/>
        </w:rPr>
        <w:t>expanding</w:t>
      </w:r>
      <w:proofErr w:type="gramEnd"/>
      <w:r>
        <w:rPr>
          <w:rFonts w:ascii="Arial" w:eastAsia="Arial" w:hAnsi="Arial" w:cs="Arial"/>
          <w:color w:val="000000"/>
          <w:sz w:val="22"/>
          <w:szCs w:val="22"/>
        </w:rPr>
        <w:t xml:space="preserve"> breadth?</w:t>
      </w:r>
    </w:p>
  </w:comment>
  <w:comment w:id="114" w:author="Matthew Kay" w:date="2015-05-22T05:02:00Z" w:initials="">
    <w:p w14:paraId="2832B04E" w14:textId="77777777" w:rsidR="00C61C18" w:rsidRDefault="00C61C18" w:rsidP="0002541C">
      <w:pPr>
        <w:widowControl w:val="0"/>
      </w:pPr>
      <w:proofErr w:type="spellStart"/>
      <w:r>
        <w:rPr>
          <w:rFonts w:ascii="Arial" w:eastAsia="Arial" w:hAnsi="Arial" w:cs="Arial"/>
          <w:color w:val="000000"/>
          <w:sz w:val="22"/>
          <w:szCs w:val="22"/>
        </w:rPr>
        <w:t>Kaptein</w:t>
      </w:r>
      <w:proofErr w:type="spellEnd"/>
      <w:r>
        <w:rPr>
          <w:rFonts w:ascii="Arial" w:eastAsia="Arial" w:hAnsi="Arial" w:cs="Arial"/>
          <w:color w:val="000000"/>
          <w:sz w:val="22"/>
          <w:szCs w:val="22"/>
        </w:rPr>
        <w:t>, M. C., &amp; Robertson, J. (2012). Rethinking Statistical Methods for HCI. In: Proceedings of the 2011 annual conference on Human factors in computing systems.</w:t>
      </w:r>
    </w:p>
  </w:comment>
  <w:comment w:id="126" w:author="Matthew Kay" w:date="2015-09-25T02:17:00Z" w:initials="MK">
    <w:p w14:paraId="797072DA" w14:textId="489F9E0F" w:rsidR="00C61C18" w:rsidRDefault="00C61C18">
      <w:pPr>
        <w:pStyle w:val="CommentText"/>
      </w:pPr>
      <w:r>
        <w:rPr>
          <w:rStyle w:val="CommentReference"/>
        </w:rPr>
        <w:annotationRef/>
      </w:r>
      <w:r w:rsidR="005B4AFB">
        <w:t>I cut from here</w:t>
      </w:r>
      <w:r>
        <w:t xml:space="preserve"> the claim that we will convince people </w:t>
      </w:r>
      <w:proofErr w:type="spellStart"/>
      <w:r>
        <w:t>bayes</w:t>
      </w:r>
      <w:proofErr w:type="spellEnd"/>
      <w:r>
        <w:t xml:space="preserve"> is more appropriate for chi in the background section. That is done in the simulation section and the discussion (else why write this paper).</w:t>
      </w:r>
    </w:p>
  </w:comment>
  <w:comment w:id="146" w:author="Gregory Nelson" w:date="2015-09-24T12:10:00Z" w:initials="">
    <w:p w14:paraId="112080DB" w14:textId="77777777" w:rsidR="00C61C18" w:rsidRDefault="00C61C18" w:rsidP="0002541C">
      <w:pPr>
        <w:widowControl w:val="0"/>
      </w:pPr>
      <w:proofErr w:type="gramStart"/>
      <w:r>
        <w:rPr>
          <w:rFonts w:ascii="Arial" w:eastAsia="Arial" w:hAnsi="Arial" w:cs="Arial"/>
          <w:color w:val="000000"/>
          <w:sz w:val="22"/>
          <w:szCs w:val="22"/>
        </w:rPr>
        <w:t>lack</w:t>
      </w:r>
      <w:proofErr w:type="gramEnd"/>
      <w:r>
        <w:rPr>
          <w:rFonts w:ascii="Arial" w:eastAsia="Arial" w:hAnsi="Arial" w:cs="Arial"/>
          <w:color w:val="000000"/>
          <w:sz w:val="22"/>
          <w:szCs w:val="22"/>
        </w:rPr>
        <w:t xml:space="preserve"> an interface for ... would making our user interface / tools analogy more explicit like this help?</w:t>
      </w:r>
    </w:p>
  </w:comment>
  <w:comment w:id="147" w:author="Matthew Kay" w:date="2015-09-24T12:10:00Z" w:initials="">
    <w:p w14:paraId="26FC1825" w14:textId="77777777" w:rsidR="00C61C18" w:rsidRDefault="00C61C18" w:rsidP="0002541C">
      <w:pPr>
        <w:widowControl w:val="0"/>
      </w:pPr>
      <w:r>
        <w:rPr>
          <w:rFonts w:ascii="Arial" w:eastAsia="Arial" w:hAnsi="Arial" w:cs="Arial"/>
          <w:color w:val="000000"/>
          <w:sz w:val="22"/>
          <w:szCs w:val="22"/>
        </w:rPr>
        <w:t>I think that probably would stretch the analogy a little far</w:t>
      </w:r>
    </w:p>
  </w:comment>
  <w:comment w:id="148" w:author="Eric Hekler" w:date="2015-09-23T00:10:00Z" w:initials="">
    <w:p w14:paraId="3036FAF7" w14:textId="77777777" w:rsidR="00C61C18" w:rsidRDefault="00C61C18" w:rsidP="0002541C">
      <w:pPr>
        <w:widowControl w:val="0"/>
      </w:pPr>
      <w:r>
        <w:rPr>
          <w:rFonts w:ascii="Arial" w:eastAsia="Arial" w:hAnsi="Arial" w:cs="Arial"/>
          <w:color w:val="000000"/>
          <w:sz w:val="22"/>
          <w:szCs w:val="22"/>
        </w:rPr>
        <w:t>Stay focused on the high-level purpose of knowledge accrual.</w:t>
      </w:r>
    </w:p>
  </w:comment>
  <w:comment w:id="182" w:author="Gregory Nelson" w:date="2015-09-24T14:09:00Z" w:initials="">
    <w:p w14:paraId="0FE09FD5" w14:textId="77777777" w:rsidR="00C61C18" w:rsidRDefault="00C61C18" w:rsidP="0002541C">
      <w:pPr>
        <w:widowControl w:val="0"/>
      </w:pPr>
      <w:r>
        <w:rPr>
          <w:rFonts w:ascii="Arial" w:eastAsia="Arial" w:hAnsi="Arial" w:cs="Arial"/>
          <w:color w:val="000000"/>
          <w:sz w:val="22"/>
          <w:szCs w:val="22"/>
        </w:rPr>
        <w:t xml:space="preserve">I didn't label a detailed reason for why some were not </w:t>
      </w:r>
      <w:proofErr w:type="spellStart"/>
      <w:r>
        <w:rPr>
          <w:rFonts w:ascii="Arial" w:eastAsia="Arial" w:hAnsi="Arial" w:cs="Arial"/>
          <w:color w:val="000000"/>
          <w:sz w:val="22"/>
          <w:szCs w:val="22"/>
        </w:rPr>
        <w:t>metas</w:t>
      </w:r>
      <w:proofErr w:type="spellEnd"/>
      <w:r>
        <w:rPr>
          <w:rFonts w:ascii="Arial" w:eastAsia="Arial" w:hAnsi="Arial" w:cs="Arial"/>
          <w:color w:val="000000"/>
          <w:sz w:val="22"/>
          <w:szCs w:val="22"/>
        </w:rPr>
        <w:t xml:space="preserve"> so this is a lower bound here. Can I correct this in final paper or should I say about half? I'm bulletproof on the number that are meta-analyses but not on the numbers for each rejection criteria (they might be a little under).</w:t>
      </w:r>
    </w:p>
  </w:comment>
  <w:comment w:id="187" w:author="Matthew Kay" w:date="2015-09-25T03:48:00Z" w:initials="MK">
    <w:p w14:paraId="143F9D6A" w14:textId="31AAE570" w:rsidR="00515362" w:rsidRDefault="00515362">
      <w:pPr>
        <w:pStyle w:val="CommentText"/>
      </w:pPr>
      <w:r>
        <w:rPr>
          <w:rStyle w:val="CommentReference"/>
        </w:rPr>
        <w:annotationRef/>
      </w:r>
      <w:r>
        <w:t>Greg: insert citation of those three articles here?</w:t>
      </w:r>
    </w:p>
  </w:comment>
  <w:comment w:id="367" w:author="Greg Nelson" w:date="2015-09-24T19:28:00Z" w:initials="GN">
    <w:p w14:paraId="56876C32" w14:textId="3C98AF82" w:rsidR="00C61C18" w:rsidRDefault="00C61C18">
      <w:pPr>
        <w:pStyle w:val="CommentText"/>
      </w:pPr>
      <w:r>
        <w:rPr>
          <w:rStyle w:val="CommentReference"/>
        </w:rPr>
        <w:annotationRef/>
      </w:r>
      <w:proofErr w:type="gramStart"/>
      <w:r>
        <w:t>add</w:t>
      </w:r>
      <w:proofErr w:type="gramEnd"/>
      <w:r>
        <w:t xml:space="preserve"> a way to explain what the scale of RMSE means </w:t>
      </w:r>
    </w:p>
  </w:comment>
  <w:comment w:id="368" w:author="Matthew Kay" w:date="2015-09-25T01:39:00Z" w:initials="MK">
    <w:p w14:paraId="1DB4F7F5" w14:textId="74843E36" w:rsidR="00C61C18" w:rsidRDefault="00C61C18">
      <w:pPr>
        <w:pStyle w:val="CommentText"/>
      </w:pPr>
      <w:r>
        <w:rPr>
          <w:rStyle w:val="CommentReference"/>
        </w:rPr>
        <w:annotationRef/>
      </w:r>
      <w:r>
        <w:t>RMSE is on the scale of the data, so I guess you could interpret this as a log-odds ratio. Will try to give an example if I have time.</w:t>
      </w:r>
    </w:p>
  </w:comment>
  <w:comment w:id="459" w:author="Matthew Kay" w:date="2015-09-20T14:56:00Z" w:initials="">
    <w:p w14:paraId="028868DB" w14:textId="77777777" w:rsidR="00C61C18" w:rsidRDefault="00C61C18" w:rsidP="0002541C">
      <w:pPr>
        <w:widowControl w:val="0"/>
      </w:pPr>
      <w:r>
        <w:rPr>
          <w:rFonts w:ascii="Arial" w:eastAsia="Arial" w:hAnsi="Arial" w:cs="Arial"/>
          <w:color w:val="000000"/>
          <w:sz w:val="22"/>
          <w:szCs w:val="22"/>
        </w:rPr>
        <w:t>These should be combined with Figure YYY or put in a table</w:t>
      </w:r>
    </w:p>
  </w:comment>
  <w:comment w:id="500" w:author="Greg Nelson" w:date="2015-09-24T19:17:00Z" w:initials="GN">
    <w:p w14:paraId="54D1215D" w14:textId="6DD3E60A" w:rsidR="00C61C18" w:rsidRDefault="00C61C18">
      <w:pPr>
        <w:pStyle w:val="CommentText"/>
      </w:pPr>
      <w:r>
        <w:rPr>
          <w:rStyle w:val="CommentReference"/>
        </w:rPr>
        <w:annotationRef/>
      </w:r>
      <w:r>
        <w:t xml:space="preserve">Move </w:t>
      </w:r>
      <w:proofErr w:type="spellStart"/>
      <w:r>
        <w:t>def</w:t>
      </w:r>
      <w:proofErr w:type="spellEnd"/>
      <w:r>
        <w:t xml:space="preserve"> / discussion of prior to earlier; it’s the major diff in Bayesian analysis and we talk about it most here. At least define more then allude to more about it late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1845A41" w15:done="0"/>
  <w15:commentEx w15:paraId="3D873E23" w15:done="0"/>
  <w15:commentEx w15:paraId="546BCA2B" w15:done="0"/>
  <w15:commentEx w15:paraId="4637AD9C" w15:done="0"/>
  <w15:commentEx w15:paraId="610C1947" w15:done="0"/>
  <w15:commentEx w15:paraId="2832B04E" w15:done="0"/>
  <w15:commentEx w15:paraId="797072DA" w15:done="0"/>
  <w15:commentEx w15:paraId="112080DB" w15:done="0"/>
  <w15:commentEx w15:paraId="26FC1825" w15:done="0"/>
  <w15:commentEx w15:paraId="3036FAF7" w15:done="0"/>
  <w15:commentEx w15:paraId="0FE09FD5" w15:done="0"/>
  <w15:commentEx w15:paraId="143F9D6A" w15:done="0"/>
  <w15:commentEx w15:paraId="56876C32" w15:done="0"/>
  <w15:commentEx w15:paraId="1DB4F7F5" w15:paraIdParent="56876C32" w15:done="0"/>
  <w15:commentEx w15:paraId="028868DB" w15:done="0"/>
  <w15:commentEx w15:paraId="54D1215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6A4AA0F" w14:textId="77777777" w:rsidR="00974AC6" w:rsidRDefault="00974AC6">
      <w:r>
        <w:separator/>
      </w:r>
    </w:p>
  </w:endnote>
  <w:endnote w:type="continuationSeparator" w:id="0">
    <w:p w14:paraId="421D121B" w14:textId="77777777" w:rsidR="00974AC6" w:rsidRDefault="00974A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MS Mincho">
    <w:altName w:val="Arial Unicode MS"/>
    <w:panose1 w:val="02020609040205080304"/>
    <w:charset w:val="80"/>
    <w:family w:val="roman"/>
    <w:notTrueType/>
    <w:pitch w:val="fixed"/>
    <w:sig w:usb0="00000000" w:usb1="08070000" w:usb2="00000010" w:usb3="00000000" w:csb0="00020000" w:csb1="00000000"/>
  </w:font>
  <w:font w:name="TimesNewRomanPSMT">
    <w:altName w:val="Times New Roman"/>
    <w:charset w:val="00"/>
    <w:family w:val="swiss"/>
    <w:pitch w:val="default"/>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CB4619" w14:textId="77777777" w:rsidR="00974AC6" w:rsidRDefault="00974AC6" w:rsidP="00443E9F">
      <w:pPr>
        <w:spacing w:after="0"/>
      </w:pPr>
      <w:r>
        <w:separator/>
      </w:r>
    </w:p>
  </w:footnote>
  <w:footnote w:type="continuationSeparator" w:id="0">
    <w:p w14:paraId="4A2582D2" w14:textId="77777777" w:rsidR="00974AC6" w:rsidRDefault="00974AC6" w:rsidP="00443E9F">
      <w:pPr>
        <w:spacing w:after="0"/>
      </w:pPr>
      <w:r>
        <w:continuationSeparator/>
      </w:r>
    </w:p>
  </w:footnote>
  <w:footnote w:id="1">
    <w:p w14:paraId="619514C5" w14:textId="36C13F31" w:rsidR="00C61C18" w:rsidRDefault="00C61C18" w:rsidP="0002541C">
      <w:r>
        <w:rPr>
          <w:vertAlign w:val="superscript"/>
        </w:rPr>
        <w:footnoteRef/>
      </w:r>
      <w:r>
        <w:t xml:space="preserve"> While there exist Bayesian formulations of NHST based on Bayes factors, we </w:t>
      </w:r>
      <w:del w:id="116" w:author="Matthew Kay" w:date="2015-09-25T02:14:00Z">
        <w:r w:rsidDel="0060660C">
          <w:delText xml:space="preserve">consider </w:delText>
        </w:r>
      </w:del>
      <w:ins w:id="117" w:author="Matthew Kay" w:date="2015-09-25T02:14:00Z">
        <w:r>
          <w:t xml:space="preserve">believe </w:t>
        </w:r>
      </w:ins>
      <w:r>
        <w:t>these share some problems with frequentist NHST, such as a focus on binary testing rather than precision of estimation and cost-benefit analysis; thus we do not consider them here.</w:t>
      </w:r>
    </w:p>
  </w:footnote>
  <w:footnote w:id="2">
    <w:p w14:paraId="462B43AB" w14:textId="77777777" w:rsidR="00C61C18" w:rsidRDefault="00C61C18" w:rsidP="0002541C">
      <w:r>
        <w:rPr>
          <w:vertAlign w:val="superscript"/>
        </w:rPr>
        <w:footnoteRef/>
      </w:r>
      <w:r>
        <w:t xml:space="preserve"> A log odds ratio of 0 indicates no difference between conditions. The log odds ratio is the log of the ratio of the odds of someone completing the survey in one condition compared to another condition. It is regularly used in comparing probabilities between two conditions because (unlike, say, differences of proportions), it is unbounded, which simplifies analysis. It is related to logistic regression in that coefficients of a </w:t>
      </w:r>
      <w:proofErr w:type="spellStart"/>
      <w:r>
        <w:t>logisitic</w:t>
      </w:r>
      <w:proofErr w:type="spellEnd"/>
      <w:r>
        <w:t xml:space="preserve"> regression can be interpreted as log odds ratios.</w:t>
      </w:r>
    </w:p>
  </w:footnote>
  <w:footnote w:id="3">
    <w:p w14:paraId="04CFD41D" w14:textId="77777777" w:rsidR="00C61C18" w:rsidRDefault="00C61C18" w:rsidP="0002541C">
      <w:r>
        <w:rPr>
          <w:vertAlign w:val="superscript"/>
        </w:rPr>
        <w:footnoteRef/>
      </w:r>
      <w:r>
        <w:t xml:space="preserve"> While their results use probability of drop-out, we use probability of completion.</w:t>
      </w:r>
    </w:p>
  </w:footnote>
  <w:footnote w:id="4">
    <w:p w14:paraId="3409109D" w14:textId="22A8D12F" w:rsidR="00C61C18" w:rsidRDefault="00C61C18" w:rsidP="0002541C">
      <w:r>
        <w:rPr>
          <w:vertAlign w:val="superscript"/>
        </w:rPr>
        <w:footnoteRef/>
      </w:r>
      <w:r>
        <w:t xml:space="preserve"> It is worth noting that this effect may be larger than the true effect in the real world, since </w:t>
      </w:r>
      <w:proofErr w:type="spellStart"/>
      <w:r>
        <w:t>Villar</w:t>
      </w:r>
      <w:proofErr w:type="spellEnd"/>
      <w:r>
        <w:t xml:space="preserve"> et al. </w:t>
      </w:r>
      <w:ins w:id="245" w:author="Matthew Kay" w:date="2015-09-25T03:20:00Z">
        <w:r w:rsidR="00D44708">
          <w:rPr>
            <w:i/>
          </w:rPr>
          <w:fldChar w:fldCharType="begin" w:fldLock="1"/>
        </w:r>
      </w:ins>
      <w:r w:rsidR="00515362">
        <w:rPr>
          <w:i/>
        </w:rPr>
        <w:instrText>ADDIN CSL_CITATION { "citationItems" : [ { "id" : "ITEM-1", "itemData" : { "DOI" : "10.1177/0894439313497468", "author" : [ { "dropping-particle" : "", "family" : "Villar", "given" : "Ana", "non-dropping-particle" : "", "parse-names" : false, "suffix" : "" }, { "dropping-particle" : "", "family" : "Callegaro", "given" : "Mario", "non-dropping-particle" : "", "parse-names" : false, "suffix" : "" }, { "dropping-particle" : "", "family" : "Yang", "given" : "Yongwei", "non-dropping-particle" : "", "parse-names" : false, "suffix" : "" } ], "container-title" : "Social Science Computer Review", "id" : "ITEM-1", "issue" : "0", "issued" : { "date-parts" : [ [ "2013" ] ] }, "page" : "1-19", "title" : "Where Am I ? A Meta-Analysis of Experiments on the Effects of Progress Indicators for Web Surveys", "type" : "article-journal", "volume" : "00" }, "uris" : [ "http://www.mendeley.com/documents/?uuid=c02e13e9-8292-47ad-a052-d097c1ca0fa2" ] } ], "mendeley" : { "formattedCitation" : "[16]", "plainTextFormattedCitation" : "[16]", "previouslyFormattedCitation" : "[15]" }, "properties" : { "noteIndex" : 0 }, "schema" : "https://github.com/citation-style-language/schema/raw/master/csl-citation.json" }</w:instrText>
      </w:r>
      <w:ins w:id="246" w:author="Matthew Kay" w:date="2015-09-25T03:20:00Z">
        <w:r w:rsidR="00D44708">
          <w:rPr>
            <w:i/>
          </w:rPr>
          <w:fldChar w:fldCharType="separate"/>
        </w:r>
      </w:ins>
      <w:r w:rsidR="00515362" w:rsidRPr="00515362">
        <w:rPr>
          <w:noProof/>
        </w:rPr>
        <w:t>[16]</w:t>
      </w:r>
      <w:ins w:id="247" w:author="Matthew Kay" w:date="2015-09-25T03:20:00Z">
        <w:r w:rsidR="00D44708">
          <w:rPr>
            <w:i/>
          </w:rPr>
          <w:fldChar w:fldCharType="end"/>
        </w:r>
      </w:ins>
      <w:del w:id="248" w:author="Matthew Kay" w:date="2015-09-25T03:20:00Z">
        <w:r w:rsidDel="00D44708">
          <w:rPr>
            <w:highlight w:val="yellow"/>
          </w:rPr>
          <w:delText>[]</w:delText>
        </w:r>
      </w:del>
      <w:r>
        <w:t xml:space="preserve"> found the </w:t>
      </w:r>
      <w:r>
        <w:rPr>
          <w:i/>
        </w:rPr>
        <w:t>fast-to-slow</w:t>
      </w:r>
      <w:r>
        <w:t xml:space="preserve"> effect is likely closer to .3; but for our purposes it remains a realistic effect size based on the </w:t>
      </w:r>
      <w:r>
        <w:rPr>
          <w:i/>
        </w:rPr>
        <w:t xml:space="preserve">slow-to-fast </w:t>
      </w:r>
      <w:r>
        <w:t xml:space="preserve">results, and simplifies the example by mirroring </w:t>
      </w:r>
      <w:r>
        <w:rPr>
          <w:i/>
        </w:rPr>
        <w:t>slow-to-fast</w:t>
      </w:r>
      <w:r>
        <w:t>.</w:t>
      </w:r>
    </w:p>
  </w:footnote>
  <w:footnote w:id="5">
    <w:p w14:paraId="5ACF13BA" w14:textId="3751CE20" w:rsidR="00C61C18" w:rsidRDefault="00C61C18" w:rsidP="0002541C">
      <w:r>
        <w:rPr>
          <w:vertAlign w:val="superscript"/>
        </w:rPr>
        <w:footnoteRef/>
      </w:r>
      <w:r>
        <w:t xml:space="preserve"> The Cauchy distribution is similar to the Normal distribution, but with fatter tails. </w:t>
      </w:r>
      <w:proofErr w:type="spellStart"/>
      <w:r>
        <w:t>Gelman</w:t>
      </w:r>
      <w:proofErr w:type="spellEnd"/>
      <w:r>
        <w:t xml:space="preserve"> recommends it for use as a weakly-informed prior because the fatter tails express less certainty in the location of the effect</w:t>
      </w:r>
      <w:del w:id="264" w:author="Matthew Kay" w:date="2015-09-25T03:25:00Z">
        <w:r w:rsidDel="00D44708">
          <w:delText>.</w:delText>
        </w:r>
      </w:del>
      <w:ins w:id="265" w:author="Matthew Kay" w:date="2015-09-25T03:25:00Z">
        <w:r w:rsidR="00D44708">
          <w:t xml:space="preserve"> </w:t>
        </w:r>
        <w:r w:rsidR="00D44708">
          <w:fldChar w:fldCharType="begin" w:fldLock="1"/>
        </w:r>
      </w:ins>
      <w:r w:rsidR="00D67EE2">
        <w:instrText>ADDIN CSL_CITATION { "citationItems" : [ { "id" : "ITEM-1", "itemData" : { "author" : [ { "dropping-particle" : "", "family" : "Gelman", "given" : "Andrew", "non-dropping-particle" : "", "parse-names" : false, "suffix" : "" }, { "dropping-particle" : "", "family" : "Jakulin", "given" : "Aleks", "non-dropping-particle" : "", "parse-names" : false, "suffix" : "" }, { "dropping-particle" : "", "family" : "Pittau", "given" : "Maria Grazia", "non-dropping-particle" : "", "parse-names" : false, "suffix" : "" }, { "dropping-particle" : "", "family" : "Su", "given" : "Yu-Sung", "non-dropping-particle" : "", "parse-names" : false, "suffix" : "" } ], "container-title" : "The Annals of Applied Statistics", "id" : "ITEM-1", "issue" : "4", "issued" : { "date-parts" : [ [ "2008" ] ] }, "page" : "1360-1383", "title" : "A Weakly Informative Default Prior Distribution for Logistic and Other Regression Models", "type" : "article-journal", "volume" : "2" }, "uris" : [ "http://www.mendeley.com/documents/?uuid=b5a603ae-1989-416f-86e7-1bde14661f88" ] } ], "mendeley" : { "formattedCitation" : "[3]", "plainTextFormattedCitation" : "[3]", "previouslyFormattedCitation" : "[3]" }, "properties" : { "noteIndex" : 0 }, "schema" : "https://github.com/citation-style-language/schema/raw/master/csl-citation.json" }</w:instrText>
      </w:r>
      <w:r w:rsidR="00D44708">
        <w:fldChar w:fldCharType="separate"/>
      </w:r>
      <w:r w:rsidR="00D67EE2" w:rsidRPr="00D67EE2">
        <w:rPr>
          <w:noProof/>
        </w:rPr>
        <w:t>[3]</w:t>
      </w:r>
      <w:ins w:id="266" w:author="Matthew Kay" w:date="2015-09-25T03:25:00Z">
        <w:r w:rsidR="00D44708">
          <w:fldChar w:fldCharType="end"/>
        </w:r>
      </w:ins>
      <w:del w:id="267" w:author="Matthew Kay" w:date="2015-09-25T03:25:00Z">
        <w:r w:rsidDel="00D44708">
          <w:delText xml:space="preserve"> </w:delText>
        </w:r>
        <w:r w:rsidDel="00D44708">
          <w:rPr>
            <w:highlight w:val="yellow"/>
          </w:rPr>
          <w:delText>[]</w:delText>
        </w:r>
      </w:del>
      <w:ins w:id="268" w:author="Matthew Kay" w:date="2015-09-25T03:25:00Z">
        <w:r w:rsidR="00D44708">
          <w:t>.</w:t>
        </w:r>
      </w:ins>
    </w:p>
  </w:footnote>
  <w:footnote w:id="6">
    <w:p w14:paraId="6AFA1899" w14:textId="06FB4BDE" w:rsidR="00C61C18" w:rsidRPr="00D456ED" w:rsidRDefault="00C61C18">
      <w:pPr>
        <w:pStyle w:val="FootnoteText"/>
      </w:pPr>
      <w:ins w:id="270" w:author="Matthew Kay" w:date="2015-09-25T02:32:00Z">
        <w:r>
          <w:rPr>
            <w:rStyle w:val="FootnoteReference"/>
          </w:rPr>
          <w:footnoteRef/>
        </w:r>
        <w:r>
          <w:t xml:space="preserve"> Roughly, a </w:t>
        </w:r>
      </w:ins>
      <w:ins w:id="271" w:author="Matthew Kay" w:date="2015-09-25T02:34:00Z">
        <w:r>
          <w:t xml:space="preserve">credibility interval is the </w:t>
        </w:r>
      </w:ins>
      <w:ins w:id="272" w:author="Matthew Kay" w:date="2015-09-25T02:32:00Z">
        <w:r>
          <w:t xml:space="preserve">Bayesian analog to a confidence interval. Unlike a confidence interval, however, a proper credibility interval </w:t>
        </w:r>
      </w:ins>
      <w:ins w:id="273" w:author="Matthew Kay" w:date="2015-09-25T02:33:00Z">
        <w:r>
          <w:rPr>
            <w:i/>
          </w:rPr>
          <w:t>is</w:t>
        </w:r>
        <w:r>
          <w:t xml:space="preserve"> an expression of the probability of the location of a parameter (the confidence interval is not, despite its common misinterpretation</w:t>
        </w:r>
      </w:ins>
      <w:ins w:id="274" w:author="Matthew Kay" w:date="2015-09-25T02:34:00Z">
        <w:r>
          <w:t xml:space="preserve"> </w:t>
        </w:r>
      </w:ins>
      <w:ins w:id="275" w:author="Matthew Kay" w:date="2015-09-25T03:21:00Z">
        <w:r w:rsidR="00D44708" w:rsidRPr="00D44708">
          <w:rPr>
            <w:rPrChange w:id="276" w:author="Matthew Kay" w:date="2015-09-25T03:21:00Z">
              <w:rPr>
                <w:highlight w:val="yellow"/>
              </w:rPr>
            </w:rPrChange>
          </w:rPr>
          <w:fldChar w:fldCharType="begin" w:fldLock="1"/>
        </w:r>
      </w:ins>
      <w:r w:rsidR="00515362">
        <w:instrText>ADDIN CSL_CITATION { "citationItems" : [ { "id" : "ITEM-1", "itemData" : { "ISSN" : "1069-9384", "abstract" : "Null hypothesis significance testing (NHST) is undoubtedly the most common inferential technique used to justify claims in the social sciences. However, even staunch defenders of NHST agree that its outcomes are often misinterpreted. Confidence intervals (CIs) have frequently been proposed as a more useful alternative to NHST, and their use is strongly encouraged in the APA Manual. Nevertheless, little is known about how researchers interpret CIs. In this study, 120 researchers and 442 students-all in the field of psychology-were asked to assess the truth value of six particular statements involving different interpretations of a CI. Although all six statements were false, both researchers and students endorsed, on average, more than three statements, indicating a gross misunderstanding of CIs. Self-declared experience with statistics was not related to researchers' performance, and, even more surprisingly, researchers hardly outperformed the students, even though the students had not received any education on statistical inference whatsoever. Our findings suggest that many researchers do not know the correct interpretation of a CI. The misunderstandings surrounding p-values and CIs are particularly unfortunate because they constitute the main tools by which psychologists draw conclusions from data.", "author" : [ { "dropping-particle" : "", "family" : "Hoekstra", "given" : "Rink", "non-dropping-particle" : "", "parse-names" : false, "suffix" : "" }, { "dropping-particle" : "", "family" : "Morey", "given" : "Richard D.", "non-dropping-particle" : "", "parse-names" : false, "suffix" : "" }, { "dropping-particle" : "", "family" : "Rouder", "given" : "Jeffrey N.", "non-dropping-particle" : "", "parse-names" : false, "suffix" : "" }, { "dropping-particle" : "", "family" : "Wagenmakers", "given" : "Eric-Jan", "non-dropping-particle" : "", "parse-names" : false, "suffix" : "" } ], "container-title" : "Psychonomic Bulletin &amp; Review", "id" : "ITEM-1", "issue" : "5", "issued" : { "date-parts" : [ [ "2014", "1", "14" ] ] }, "page" : "1157-1164", "title" : "Robust misinterpretation of confidence intervals", "type" : "article-journal", "volume" : "21" }, "uris" : [ "http://www.mendeley.com/documents/?uuid=625e146c-199f-42db-ae0f-c74dad5e8799" ] } ], "mendeley" : { "formattedCitation" : "[8]", "plainTextFormattedCitation" : "[8]", "previouslyFormattedCitation" : "[7]" }, "properties" : { "noteIndex" : 0 }, "schema" : "https://github.com/citation-style-language/schema/raw/master/csl-citation.json" }</w:instrText>
      </w:r>
      <w:r w:rsidR="00D44708" w:rsidRPr="00D44708">
        <w:rPr>
          <w:rPrChange w:id="277" w:author="Matthew Kay" w:date="2015-09-25T03:21:00Z">
            <w:rPr>
              <w:highlight w:val="yellow"/>
            </w:rPr>
          </w:rPrChange>
        </w:rPr>
        <w:fldChar w:fldCharType="separate"/>
      </w:r>
      <w:r w:rsidR="00515362" w:rsidRPr="00515362">
        <w:rPr>
          <w:noProof/>
        </w:rPr>
        <w:t>[8]</w:t>
      </w:r>
      <w:ins w:id="278" w:author="Matthew Kay" w:date="2015-09-25T03:21:00Z">
        <w:r w:rsidR="00D44708" w:rsidRPr="00D44708">
          <w:rPr>
            <w:rPrChange w:id="279" w:author="Matthew Kay" w:date="2015-09-25T03:21:00Z">
              <w:rPr>
                <w:highlight w:val="yellow"/>
              </w:rPr>
            </w:rPrChange>
          </w:rPr>
          <w:fldChar w:fldCharType="end"/>
        </w:r>
      </w:ins>
      <w:ins w:id="280" w:author="Matthew Kay" w:date="2015-09-25T02:33:00Z">
        <w:r>
          <w:t>; another reason frequentist statistics are not user-friendly).</w:t>
        </w:r>
      </w:ins>
    </w:p>
  </w:footnote>
  <w:footnote w:id="7">
    <w:p w14:paraId="538876BA" w14:textId="77777777" w:rsidR="00C61C18" w:rsidRDefault="00C61C18" w:rsidP="0002541C">
      <w:r>
        <w:rPr>
          <w:vertAlign w:val="superscript"/>
        </w:rPr>
        <w:footnoteRef/>
      </w:r>
      <w:r>
        <w:t xml:space="preserve"> According to Google Scholar, accessed 2015-09-23: </w:t>
      </w:r>
      <w:hyperlink r:id="rId1">
        <w:r>
          <w:rPr>
            <w:color w:val="1155CC"/>
            <w:u w:val="single"/>
          </w:rPr>
          <w:t>https://scholar.google.com/scholar?cites=16254127723353600671&amp;as_sdt=5,48&amp;sciodt=0,48&amp;hl=en</w:t>
        </w:r>
      </w:hyperlink>
    </w:p>
  </w:footnote>
  <w:footnote w:id="8">
    <w:p w14:paraId="353F9098" w14:textId="77777777" w:rsidR="00C61C18" w:rsidRDefault="00C61C18" w:rsidP="0002541C">
      <w:r>
        <w:rPr>
          <w:vertAlign w:val="superscript"/>
        </w:rPr>
        <w:footnoteRef/>
      </w:r>
      <w:r>
        <w:t xml:space="preserve"> Somewhat glibly, BEST stands for </w:t>
      </w:r>
      <w:r>
        <w:rPr>
          <w:i/>
        </w:rPr>
        <w:t>Bayesian estimation supersedes the t-tes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E7D1C5" w14:textId="77777777" w:rsidR="00C61C18" w:rsidRDefault="00C61C18" w:rsidP="006B3F1F">
    <w:pPr>
      <w:pStyle w:val="Header"/>
      <w:tabs>
        <w:tab w:val="clear" w:pos="4320"/>
        <w:tab w:val="clear" w:pos="8640"/>
        <w:tab w:val="left" w:pos="2660"/>
      </w:tabs>
      <w:jc w:val="lef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FA341EF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5F2EDC94"/>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255A5C26"/>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AF0C147E"/>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795EB0FE"/>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843EB82E"/>
    <w:lvl w:ilvl="0">
      <w:start w:val="1"/>
      <w:numFmt w:val="bullet"/>
      <w:pStyle w:val="ListBullet5"/>
      <w:lvlText w:val=""/>
      <w:lvlJc w:val="left"/>
      <w:pPr>
        <w:tabs>
          <w:tab w:val="num" w:pos="1800"/>
        </w:tabs>
        <w:ind w:left="1800" w:hanging="360"/>
      </w:pPr>
      <w:rPr>
        <w:rFonts w:ascii="Symbol" w:eastAsia="Times New Roman" w:hAnsi="Symbol" w:hint="default"/>
      </w:rPr>
    </w:lvl>
  </w:abstractNum>
  <w:abstractNum w:abstractNumId="6" w15:restartNumberingAfterBreak="0">
    <w:nsid w:val="FFFFFF81"/>
    <w:multiLevelType w:val="singleLevel"/>
    <w:tmpl w:val="BA480184"/>
    <w:lvl w:ilvl="0">
      <w:start w:val="1"/>
      <w:numFmt w:val="bullet"/>
      <w:pStyle w:val="ListBullet4"/>
      <w:lvlText w:val=""/>
      <w:lvlJc w:val="left"/>
      <w:pPr>
        <w:tabs>
          <w:tab w:val="num" w:pos="1440"/>
        </w:tabs>
        <w:ind w:left="1440" w:hanging="360"/>
      </w:pPr>
      <w:rPr>
        <w:rFonts w:ascii="Symbol" w:eastAsia="Times New Roman" w:hAnsi="Symbol" w:hint="default"/>
      </w:rPr>
    </w:lvl>
  </w:abstractNum>
  <w:abstractNum w:abstractNumId="7" w15:restartNumberingAfterBreak="0">
    <w:nsid w:val="FFFFFF82"/>
    <w:multiLevelType w:val="singleLevel"/>
    <w:tmpl w:val="9B1C1786"/>
    <w:lvl w:ilvl="0">
      <w:start w:val="1"/>
      <w:numFmt w:val="bullet"/>
      <w:pStyle w:val="ListBullet3"/>
      <w:lvlText w:val=""/>
      <w:lvlJc w:val="left"/>
      <w:pPr>
        <w:tabs>
          <w:tab w:val="num" w:pos="1080"/>
        </w:tabs>
        <w:ind w:left="1080" w:hanging="360"/>
      </w:pPr>
      <w:rPr>
        <w:rFonts w:ascii="Symbol" w:eastAsia="Times New Roman" w:hAnsi="Symbol" w:hint="default"/>
      </w:rPr>
    </w:lvl>
  </w:abstractNum>
  <w:abstractNum w:abstractNumId="8" w15:restartNumberingAfterBreak="0">
    <w:nsid w:val="FFFFFF83"/>
    <w:multiLevelType w:val="singleLevel"/>
    <w:tmpl w:val="536E19F6"/>
    <w:lvl w:ilvl="0">
      <w:start w:val="1"/>
      <w:numFmt w:val="bullet"/>
      <w:pStyle w:val="ListBullet2"/>
      <w:lvlText w:val=""/>
      <w:lvlJc w:val="left"/>
      <w:pPr>
        <w:tabs>
          <w:tab w:val="num" w:pos="720"/>
        </w:tabs>
        <w:ind w:left="720" w:hanging="360"/>
      </w:pPr>
      <w:rPr>
        <w:rFonts w:ascii="Symbol" w:eastAsia="Times New Roman" w:hAnsi="Symbol" w:hint="default"/>
      </w:rPr>
    </w:lvl>
  </w:abstractNum>
  <w:abstractNum w:abstractNumId="9" w15:restartNumberingAfterBreak="0">
    <w:nsid w:val="FFFFFF88"/>
    <w:multiLevelType w:val="singleLevel"/>
    <w:tmpl w:val="66E00E2E"/>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A836A8AC"/>
    <w:lvl w:ilvl="0">
      <w:start w:val="1"/>
      <w:numFmt w:val="bullet"/>
      <w:pStyle w:val="ListBullet"/>
      <w:lvlText w:val=""/>
      <w:lvlJc w:val="left"/>
      <w:pPr>
        <w:tabs>
          <w:tab w:val="num" w:pos="360"/>
        </w:tabs>
        <w:ind w:left="360" w:hanging="360"/>
      </w:pPr>
      <w:rPr>
        <w:rFonts w:ascii="Symbol" w:eastAsia="Times New Roman" w:hAnsi="Symbol" w:hint="default"/>
      </w:rPr>
    </w:lvl>
  </w:abstractNum>
  <w:abstractNum w:abstractNumId="11" w15:restartNumberingAfterBreak="0">
    <w:nsid w:val="FFFFFFFB"/>
    <w:multiLevelType w:val="multilevel"/>
    <w:tmpl w:val="FFFFFFFF"/>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2" w15:restartNumberingAfterBreak="0">
    <w:nsid w:val="FFFFFFFE"/>
    <w:multiLevelType w:val="singleLevel"/>
    <w:tmpl w:val="5CA6E12C"/>
    <w:lvl w:ilvl="0">
      <w:numFmt w:val="decimal"/>
      <w:lvlText w:val="*"/>
      <w:lvlJc w:val="left"/>
    </w:lvl>
  </w:abstractNum>
  <w:abstractNum w:abstractNumId="13" w15:restartNumberingAfterBreak="0">
    <w:nsid w:val="02ED5D3A"/>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4" w15:restartNumberingAfterBreak="0">
    <w:nsid w:val="064E10C8"/>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5" w15:restartNumberingAfterBreak="0">
    <w:nsid w:val="06686EE4"/>
    <w:multiLevelType w:val="multilevel"/>
    <w:tmpl w:val="97181DC6"/>
    <w:lvl w:ilvl="0">
      <w:start w:val="1"/>
      <w:numFmt w:val="bullet"/>
      <w:pStyle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14496F4F"/>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7" w15:restartNumberingAfterBreak="0">
    <w:nsid w:val="198D75AF"/>
    <w:multiLevelType w:val="singleLevel"/>
    <w:tmpl w:val="DDEE8D5E"/>
    <w:lvl w:ilvl="0">
      <w:start w:val="1"/>
      <w:numFmt w:val="decimal"/>
      <w:lvlText w:val="%1."/>
      <w:legacy w:legacy="1" w:legacySpace="0" w:legacyIndent="144"/>
      <w:lvlJc w:val="left"/>
      <w:pPr>
        <w:ind w:left="144" w:hanging="144"/>
      </w:pPr>
    </w:lvl>
  </w:abstractNum>
  <w:abstractNum w:abstractNumId="18" w15:restartNumberingAfterBreak="0">
    <w:nsid w:val="1C256FB0"/>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9" w15:restartNumberingAfterBreak="0">
    <w:nsid w:val="1F4A0179"/>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0" w15:restartNumberingAfterBreak="0">
    <w:nsid w:val="21E218E8"/>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1" w15:restartNumberingAfterBreak="0">
    <w:nsid w:val="29B677BC"/>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2" w15:restartNumberingAfterBreak="0">
    <w:nsid w:val="2AB17545"/>
    <w:multiLevelType w:val="singleLevel"/>
    <w:tmpl w:val="DDEE8D5E"/>
    <w:lvl w:ilvl="0">
      <w:start w:val="1"/>
      <w:numFmt w:val="decimal"/>
      <w:lvlText w:val="%1."/>
      <w:legacy w:legacy="1" w:legacySpace="0" w:legacyIndent="144"/>
      <w:lvlJc w:val="left"/>
      <w:pPr>
        <w:ind w:left="144" w:hanging="144"/>
      </w:pPr>
    </w:lvl>
  </w:abstractNum>
  <w:abstractNum w:abstractNumId="23" w15:restartNumberingAfterBreak="0">
    <w:nsid w:val="330F08CD"/>
    <w:multiLevelType w:val="multilevel"/>
    <w:tmpl w:val="DDEE8D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4" w15:restartNumberingAfterBreak="0">
    <w:nsid w:val="361E62D5"/>
    <w:multiLevelType w:val="multilevel"/>
    <w:tmpl w:val="B7E08C0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5" w15:restartNumberingAfterBreak="0">
    <w:nsid w:val="3B7C47BF"/>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6" w15:restartNumberingAfterBreak="0">
    <w:nsid w:val="4229611F"/>
    <w:multiLevelType w:val="singleLevel"/>
    <w:tmpl w:val="DDEE8D5E"/>
    <w:lvl w:ilvl="0">
      <w:start w:val="1"/>
      <w:numFmt w:val="decimal"/>
      <w:lvlText w:val="%1."/>
      <w:legacy w:legacy="1" w:legacySpace="0" w:legacyIndent="144"/>
      <w:lvlJc w:val="left"/>
      <w:pPr>
        <w:ind w:left="144" w:hanging="144"/>
      </w:pPr>
    </w:lvl>
  </w:abstractNum>
  <w:abstractNum w:abstractNumId="27" w15:restartNumberingAfterBreak="0">
    <w:nsid w:val="499A66E6"/>
    <w:multiLevelType w:val="hybridMultilevel"/>
    <w:tmpl w:val="BD888176"/>
    <w:lvl w:ilvl="0" w:tplc="F10A8FBE">
      <w:start w:val="1"/>
      <w:numFmt w:val="decimal"/>
      <w:pStyle w:val="References"/>
      <w:lvlText w:val="%1."/>
      <w:lvlJc w:val="left"/>
      <w:pPr>
        <w:ind w:left="720" w:hanging="360"/>
      </w:pPr>
      <w:rPr>
        <w:rFonts w:ascii="Times New Roman" w:hAnsi="Times New Roman" w:hint="default"/>
        <w:b w:val="0"/>
        <w:bCs w:val="0"/>
        <w:i w:val="0"/>
        <w:iCs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9CE3367"/>
    <w:multiLevelType w:val="multilevel"/>
    <w:tmpl w:val="4D74E792"/>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29" w15:restartNumberingAfterBreak="0">
    <w:nsid w:val="4AAC6963"/>
    <w:multiLevelType w:val="singleLevel"/>
    <w:tmpl w:val="DDEE8D5E"/>
    <w:lvl w:ilvl="0">
      <w:start w:val="1"/>
      <w:numFmt w:val="decimal"/>
      <w:lvlText w:val="%1."/>
      <w:legacy w:legacy="1" w:legacySpace="0" w:legacyIndent="144"/>
      <w:lvlJc w:val="left"/>
      <w:pPr>
        <w:ind w:left="144" w:hanging="144"/>
      </w:pPr>
    </w:lvl>
  </w:abstractNum>
  <w:abstractNum w:abstractNumId="30" w15:restartNumberingAfterBreak="0">
    <w:nsid w:val="5289287D"/>
    <w:multiLevelType w:val="singleLevel"/>
    <w:tmpl w:val="DDEE8D5E"/>
    <w:lvl w:ilvl="0">
      <w:start w:val="1"/>
      <w:numFmt w:val="decimal"/>
      <w:lvlText w:val="%1."/>
      <w:legacy w:legacy="1" w:legacySpace="0" w:legacyIndent="144"/>
      <w:lvlJc w:val="left"/>
      <w:pPr>
        <w:ind w:left="144" w:hanging="144"/>
      </w:pPr>
    </w:lvl>
  </w:abstractNum>
  <w:abstractNum w:abstractNumId="31" w15:restartNumberingAfterBreak="0">
    <w:nsid w:val="58AD353F"/>
    <w:multiLevelType w:val="hybridMultilevel"/>
    <w:tmpl w:val="066CB9EA"/>
    <w:lvl w:ilvl="0" w:tplc="61E616DA">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58D51CC0"/>
    <w:multiLevelType w:val="singleLevel"/>
    <w:tmpl w:val="DDEE8D5E"/>
    <w:lvl w:ilvl="0">
      <w:start w:val="1"/>
      <w:numFmt w:val="decimal"/>
      <w:lvlText w:val="%1."/>
      <w:legacy w:legacy="1" w:legacySpace="0" w:legacyIndent="144"/>
      <w:lvlJc w:val="left"/>
      <w:pPr>
        <w:ind w:left="144" w:hanging="144"/>
      </w:pPr>
    </w:lvl>
  </w:abstractNum>
  <w:abstractNum w:abstractNumId="33" w15:restartNumberingAfterBreak="0">
    <w:nsid w:val="5A0A036E"/>
    <w:multiLevelType w:val="singleLevel"/>
    <w:tmpl w:val="61E616DA"/>
    <w:lvl w:ilvl="0">
      <w:start w:val="1"/>
      <w:numFmt w:val="decimal"/>
      <w:lvlText w:val="%1."/>
      <w:legacy w:legacy="1" w:legacySpace="0" w:legacyIndent="144"/>
      <w:lvlJc w:val="left"/>
      <w:pPr>
        <w:ind w:left="144" w:hanging="144"/>
      </w:pPr>
    </w:lvl>
  </w:abstractNum>
  <w:abstractNum w:abstractNumId="34" w15:restartNumberingAfterBreak="0">
    <w:nsid w:val="5BB151A4"/>
    <w:multiLevelType w:val="multilevel"/>
    <w:tmpl w:val="0F962DDA"/>
    <w:lvl w:ilvl="0">
      <w:start w:val="1"/>
      <w:numFmt w:val="decimal"/>
      <w:lvlText w:val="[%1]"/>
      <w:lvlJc w:val="left"/>
      <w:pPr>
        <w:tabs>
          <w:tab w:val="num" w:pos="360"/>
        </w:tabs>
        <w:ind w:left="0" w:firstLine="0"/>
      </w:pPr>
      <w:rPr>
        <w:rFonts w:ascii="Arial" w:hAnsi="Arial" w:hint="default"/>
      </w:rPr>
    </w:lvl>
    <w:lvl w:ilvl="1">
      <w:start w:val="1"/>
      <w:numFmt w:val="lowerLetter"/>
      <w:lvlText w:val="%2."/>
      <w:lvlJc w:val="left"/>
      <w:pPr>
        <w:tabs>
          <w:tab w:val="num" w:pos="3240"/>
        </w:tabs>
        <w:ind w:left="3240" w:hanging="360"/>
      </w:pPr>
    </w:lvl>
    <w:lvl w:ilvl="2">
      <w:start w:val="1"/>
      <w:numFmt w:val="lowerRoman"/>
      <w:lvlText w:val="%3."/>
      <w:lvlJc w:val="right"/>
      <w:pPr>
        <w:tabs>
          <w:tab w:val="num" w:pos="3960"/>
        </w:tabs>
        <w:ind w:left="3960" w:hanging="180"/>
      </w:pPr>
    </w:lvl>
    <w:lvl w:ilvl="3">
      <w:start w:val="1"/>
      <w:numFmt w:val="decimal"/>
      <w:lvlText w:val="%4."/>
      <w:lvlJc w:val="left"/>
      <w:pPr>
        <w:tabs>
          <w:tab w:val="num" w:pos="4680"/>
        </w:tabs>
        <w:ind w:left="4680" w:hanging="360"/>
      </w:pPr>
    </w:lvl>
    <w:lvl w:ilvl="4">
      <w:start w:val="1"/>
      <w:numFmt w:val="lowerLetter"/>
      <w:lvlText w:val="%5."/>
      <w:lvlJc w:val="left"/>
      <w:pPr>
        <w:tabs>
          <w:tab w:val="num" w:pos="5400"/>
        </w:tabs>
        <w:ind w:left="5400" w:hanging="360"/>
      </w:pPr>
    </w:lvl>
    <w:lvl w:ilvl="5">
      <w:start w:val="1"/>
      <w:numFmt w:val="lowerRoman"/>
      <w:lvlText w:val="%6."/>
      <w:lvlJc w:val="right"/>
      <w:pPr>
        <w:tabs>
          <w:tab w:val="num" w:pos="6120"/>
        </w:tabs>
        <w:ind w:left="6120" w:hanging="180"/>
      </w:pPr>
    </w:lvl>
    <w:lvl w:ilvl="6">
      <w:start w:val="1"/>
      <w:numFmt w:val="decimal"/>
      <w:lvlText w:val="%7."/>
      <w:lvlJc w:val="left"/>
      <w:pPr>
        <w:tabs>
          <w:tab w:val="num" w:pos="6840"/>
        </w:tabs>
        <w:ind w:left="6840" w:hanging="360"/>
      </w:pPr>
    </w:lvl>
    <w:lvl w:ilvl="7">
      <w:start w:val="1"/>
      <w:numFmt w:val="lowerLetter"/>
      <w:lvlText w:val="%8."/>
      <w:lvlJc w:val="left"/>
      <w:pPr>
        <w:tabs>
          <w:tab w:val="num" w:pos="7560"/>
        </w:tabs>
        <w:ind w:left="7560" w:hanging="360"/>
      </w:pPr>
    </w:lvl>
    <w:lvl w:ilvl="8">
      <w:start w:val="1"/>
      <w:numFmt w:val="lowerRoman"/>
      <w:lvlText w:val="%9."/>
      <w:lvlJc w:val="right"/>
      <w:pPr>
        <w:tabs>
          <w:tab w:val="num" w:pos="8280"/>
        </w:tabs>
        <w:ind w:left="8280" w:hanging="180"/>
      </w:pPr>
    </w:lvl>
  </w:abstractNum>
  <w:abstractNum w:abstractNumId="35" w15:restartNumberingAfterBreak="0">
    <w:nsid w:val="6A285828"/>
    <w:multiLevelType w:val="multilevel"/>
    <w:tmpl w:val="5E1010D0"/>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36" w15:restartNumberingAfterBreak="0">
    <w:nsid w:val="75B570DA"/>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37" w15:restartNumberingAfterBreak="0">
    <w:nsid w:val="7AA90541"/>
    <w:multiLevelType w:val="hybridMultilevel"/>
    <w:tmpl w:val="5F883B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FE40FC1"/>
    <w:multiLevelType w:val="singleLevel"/>
    <w:tmpl w:val="73C82224"/>
    <w:lvl w:ilvl="0">
      <w:start w:val="1"/>
      <w:numFmt w:val="bullet"/>
      <w:pStyle w:val="bulletlist"/>
      <w:lvlText w:val=""/>
      <w:lvlJc w:val="left"/>
      <w:pPr>
        <w:tabs>
          <w:tab w:val="num" w:pos="216"/>
        </w:tabs>
        <w:ind w:left="216" w:hanging="216"/>
      </w:pPr>
      <w:rPr>
        <w:rFonts w:ascii="Wingdings" w:hAnsi="Wingdings" w:hint="default"/>
        <w:sz w:val="16"/>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0"/>
  </w:num>
  <w:num w:numId="12">
    <w:abstractNumId w:val="8"/>
  </w:num>
  <w:num w:numId="13">
    <w:abstractNumId w:val="7"/>
  </w:num>
  <w:num w:numId="14">
    <w:abstractNumId w:val="6"/>
  </w:num>
  <w:num w:numId="15">
    <w:abstractNumId w:val="5"/>
  </w:num>
  <w:num w:numId="16">
    <w:abstractNumId w:val="9"/>
  </w:num>
  <w:num w:numId="17">
    <w:abstractNumId w:val="4"/>
  </w:num>
  <w:num w:numId="18">
    <w:abstractNumId w:val="3"/>
  </w:num>
  <w:num w:numId="19">
    <w:abstractNumId w:val="2"/>
  </w:num>
  <w:num w:numId="20">
    <w:abstractNumId w:val="1"/>
  </w:num>
  <w:num w:numId="21">
    <w:abstractNumId w:val="12"/>
    <w:lvlOverride w:ilvl="0">
      <w:lvl w:ilvl="0">
        <w:start w:val="1"/>
        <w:numFmt w:val="bullet"/>
        <w:lvlText w:val=""/>
        <w:legacy w:legacy="1" w:legacySpace="0" w:legacyIndent="360"/>
        <w:lvlJc w:val="left"/>
        <w:pPr>
          <w:ind w:left="360" w:hanging="360"/>
        </w:pPr>
        <w:rPr>
          <w:rFonts w:ascii="Symbol" w:eastAsia="Times New Roman" w:hAnsi="Symbol" w:hint="default"/>
        </w:rPr>
      </w:lvl>
    </w:lvlOverride>
  </w:num>
  <w:num w:numId="22">
    <w:abstractNumId w:val="33"/>
  </w:num>
  <w:num w:numId="23">
    <w:abstractNumId w:val="23"/>
  </w:num>
  <w:num w:numId="24">
    <w:abstractNumId w:val="11"/>
  </w:num>
  <w:num w:numId="25">
    <w:abstractNumId w:val="26"/>
  </w:num>
  <w:num w:numId="26">
    <w:abstractNumId w:val="22"/>
  </w:num>
  <w:num w:numId="27">
    <w:abstractNumId w:val="29"/>
  </w:num>
  <w:num w:numId="28">
    <w:abstractNumId w:val="30"/>
  </w:num>
  <w:num w:numId="29">
    <w:abstractNumId w:val="17"/>
  </w:num>
  <w:num w:numId="30">
    <w:abstractNumId w:val="32"/>
  </w:num>
  <w:num w:numId="31">
    <w:abstractNumId w:val="15"/>
  </w:num>
  <w:num w:numId="32">
    <w:abstractNumId w:val="37"/>
  </w:num>
  <w:num w:numId="33">
    <w:abstractNumId w:val="0"/>
  </w:num>
  <w:num w:numId="34">
    <w:abstractNumId w:val="31"/>
  </w:num>
  <w:num w:numId="35">
    <w:abstractNumId w:val="16"/>
  </w:num>
  <w:num w:numId="36">
    <w:abstractNumId w:val="25"/>
  </w:num>
  <w:num w:numId="37">
    <w:abstractNumId w:val="13"/>
  </w:num>
  <w:num w:numId="38">
    <w:abstractNumId w:val="18"/>
  </w:num>
  <w:num w:numId="39">
    <w:abstractNumId w:val="21"/>
  </w:num>
  <w:num w:numId="40">
    <w:abstractNumId w:val="19"/>
  </w:num>
  <w:num w:numId="41">
    <w:abstractNumId w:val="36"/>
  </w:num>
  <w:num w:numId="42">
    <w:abstractNumId w:val="14"/>
  </w:num>
  <w:num w:numId="43">
    <w:abstractNumId w:val="20"/>
  </w:num>
  <w:num w:numId="44">
    <w:abstractNumId w:val="27"/>
  </w:num>
  <w:num w:numId="45">
    <w:abstractNumId w:val="34"/>
  </w:num>
  <w:num w:numId="46">
    <w:abstractNumId w:val="38"/>
  </w:num>
  <w:num w:numId="47">
    <w:abstractNumId w:val="35"/>
  </w:num>
  <w:num w:numId="48">
    <w:abstractNumId w:val="28"/>
  </w:num>
  <w:num w:numId="49">
    <w:abstractNumId w:val="2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thew Kay">
    <w15:presenceInfo w15:providerId="Windows Live" w15:userId="609ec046860295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autoHyphenation/>
  <w:doNotHyphenateCap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HIPaperNum" w:val="400"/>
  </w:docVars>
  <w:rsids>
    <w:rsidRoot w:val="004F7602"/>
    <w:rsid w:val="00012912"/>
    <w:rsid w:val="0001659E"/>
    <w:rsid w:val="0002541C"/>
    <w:rsid w:val="000262EA"/>
    <w:rsid w:val="000333DE"/>
    <w:rsid w:val="0003450C"/>
    <w:rsid w:val="00040794"/>
    <w:rsid w:val="00045A57"/>
    <w:rsid w:val="00055598"/>
    <w:rsid w:val="000728F3"/>
    <w:rsid w:val="00072B3A"/>
    <w:rsid w:val="00073DCD"/>
    <w:rsid w:val="000A3852"/>
    <w:rsid w:val="000B6A11"/>
    <w:rsid w:val="000B72DA"/>
    <w:rsid w:val="000E4445"/>
    <w:rsid w:val="000E5328"/>
    <w:rsid w:val="000F19BD"/>
    <w:rsid w:val="000F4B8F"/>
    <w:rsid w:val="0010082E"/>
    <w:rsid w:val="0010210D"/>
    <w:rsid w:val="00103A63"/>
    <w:rsid w:val="001105CA"/>
    <w:rsid w:val="00114577"/>
    <w:rsid w:val="0011786A"/>
    <w:rsid w:val="00121EE5"/>
    <w:rsid w:val="00123CFD"/>
    <w:rsid w:val="00137145"/>
    <w:rsid w:val="001465AB"/>
    <w:rsid w:val="00151FAA"/>
    <w:rsid w:val="00152A80"/>
    <w:rsid w:val="00161911"/>
    <w:rsid w:val="0017799B"/>
    <w:rsid w:val="00181B64"/>
    <w:rsid w:val="00186236"/>
    <w:rsid w:val="00191462"/>
    <w:rsid w:val="00197B90"/>
    <w:rsid w:val="001C2A81"/>
    <w:rsid w:val="001D29E1"/>
    <w:rsid w:val="001E5C50"/>
    <w:rsid w:val="001F042A"/>
    <w:rsid w:val="001F062E"/>
    <w:rsid w:val="001F40BF"/>
    <w:rsid w:val="001F4B3C"/>
    <w:rsid w:val="00200F71"/>
    <w:rsid w:val="0020192F"/>
    <w:rsid w:val="002022E4"/>
    <w:rsid w:val="002028D3"/>
    <w:rsid w:val="002060AF"/>
    <w:rsid w:val="00210191"/>
    <w:rsid w:val="00214551"/>
    <w:rsid w:val="00227741"/>
    <w:rsid w:val="0024113A"/>
    <w:rsid w:val="00251B3D"/>
    <w:rsid w:val="0025707B"/>
    <w:rsid w:val="00263558"/>
    <w:rsid w:val="002639F6"/>
    <w:rsid w:val="002727A0"/>
    <w:rsid w:val="00272DB6"/>
    <w:rsid w:val="00285470"/>
    <w:rsid w:val="002862A4"/>
    <w:rsid w:val="002C3318"/>
    <w:rsid w:val="002D41E8"/>
    <w:rsid w:val="002E55B4"/>
    <w:rsid w:val="002F61EC"/>
    <w:rsid w:val="002F7A09"/>
    <w:rsid w:val="00310376"/>
    <w:rsid w:val="00311723"/>
    <w:rsid w:val="003123C3"/>
    <w:rsid w:val="00331AFF"/>
    <w:rsid w:val="0033584A"/>
    <w:rsid w:val="00340493"/>
    <w:rsid w:val="00347431"/>
    <w:rsid w:val="003500C6"/>
    <w:rsid w:val="003521DC"/>
    <w:rsid w:val="00354AC8"/>
    <w:rsid w:val="00354D90"/>
    <w:rsid w:val="00355923"/>
    <w:rsid w:val="003644E7"/>
    <w:rsid w:val="00373F8D"/>
    <w:rsid w:val="0039156C"/>
    <w:rsid w:val="003948CB"/>
    <w:rsid w:val="00396BBA"/>
    <w:rsid w:val="003A7DC7"/>
    <w:rsid w:val="003B07DF"/>
    <w:rsid w:val="003B1F3C"/>
    <w:rsid w:val="003B4EB4"/>
    <w:rsid w:val="003D5402"/>
    <w:rsid w:val="003D7F56"/>
    <w:rsid w:val="003E1FB5"/>
    <w:rsid w:val="003E3C69"/>
    <w:rsid w:val="003F70AB"/>
    <w:rsid w:val="003F749D"/>
    <w:rsid w:val="004110D7"/>
    <w:rsid w:val="0041136C"/>
    <w:rsid w:val="0041270E"/>
    <w:rsid w:val="00431B38"/>
    <w:rsid w:val="00443E9F"/>
    <w:rsid w:val="00454A5E"/>
    <w:rsid w:val="0046771C"/>
    <w:rsid w:val="00480565"/>
    <w:rsid w:val="0048068E"/>
    <w:rsid w:val="00480F98"/>
    <w:rsid w:val="00493EDB"/>
    <w:rsid w:val="004B241B"/>
    <w:rsid w:val="004B35DA"/>
    <w:rsid w:val="004B4E2C"/>
    <w:rsid w:val="004B5AF6"/>
    <w:rsid w:val="004C3AB4"/>
    <w:rsid w:val="004E6530"/>
    <w:rsid w:val="004F0FC6"/>
    <w:rsid w:val="004F5754"/>
    <w:rsid w:val="004F7602"/>
    <w:rsid w:val="004F7A15"/>
    <w:rsid w:val="005004D4"/>
    <w:rsid w:val="00505DFC"/>
    <w:rsid w:val="00505E1B"/>
    <w:rsid w:val="00507848"/>
    <w:rsid w:val="00515362"/>
    <w:rsid w:val="00526FB1"/>
    <w:rsid w:val="005327F1"/>
    <w:rsid w:val="00541E5C"/>
    <w:rsid w:val="00547E53"/>
    <w:rsid w:val="00551456"/>
    <w:rsid w:val="00552C72"/>
    <w:rsid w:val="00553092"/>
    <w:rsid w:val="00560E90"/>
    <w:rsid w:val="0058001A"/>
    <w:rsid w:val="00583589"/>
    <w:rsid w:val="00586FE5"/>
    <w:rsid w:val="00587B87"/>
    <w:rsid w:val="00591C69"/>
    <w:rsid w:val="005A1DB7"/>
    <w:rsid w:val="005A2C27"/>
    <w:rsid w:val="005B4601"/>
    <w:rsid w:val="005B4AFB"/>
    <w:rsid w:val="005C0FDD"/>
    <w:rsid w:val="005C216A"/>
    <w:rsid w:val="005C632C"/>
    <w:rsid w:val="005D144D"/>
    <w:rsid w:val="005D4A32"/>
    <w:rsid w:val="005E3A00"/>
    <w:rsid w:val="005E4BEB"/>
    <w:rsid w:val="006048E3"/>
    <w:rsid w:val="0060660C"/>
    <w:rsid w:val="0061007B"/>
    <w:rsid w:val="006127F1"/>
    <w:rsid w:val="00613D18"/>
    <w:rsid w:val="006269FF"/>
    <w:rsid w:val="00626F42"/>
    <w:rsid w:val="00627420"/>
    <w:rsid w:val="00632F1C"/>
    <w:rsid w:val="006619D3"/>
    <w:rsid w:val="00663A28"/>
    <w:rsid w:val="00672138"/>
    <w:rsid w:val="0067248E"/>
    <w:rsid w:val="00684747"/>
    <w:rsid w:val="0069261B"/>
    <w:rsid w:val="00695F7C"/>
    <w:rsid w:val="006973A2"/>
    <w:rsid w:val="006A0290"/>
    <w:rsid w:val="006A620B"/>
    <w:rsid w:val="006B0C82"/>
    <w:rsid w:val="006B1D5B"/>
    <w:rsid w:val="006B3F1F"/>
    <w:rsid w:val="006B79DE"/>
    <w:rsid w:val="006D6F59"/>
    <w:rsid w:val="006E401D"/>
    <w:rsid w:val="006F61A5"/>
    <w:rsid w:val="006F7E70"/>
    <w:rsid w:val="007031CC"/>
    <w:rsid w:val="007078B9"/>
    <w:rsid w:val="00725786"/>
    <w:rsid w:val="00734875"/>
    <w:rsid w:val="007476E9"/>
    <w:rsid w:val="00752A83"/>
    <w:rsid w:val="00761FD3"/>
    <w:rsid w:val="00763420"/>
    <w:rsid w:val="00764F75"/>
    <w:rsid w:val="00770435"/>
    <w:rsid w:val="00782280"/>
    <w:rsid w:val="007A43F0"/>
    <w:rsid w:val="007C67B0"/>
    <w:rsid w:val="007C7E48"/>
    <w:rsid w:val="007D23A2"/>
    <w:rsid w:val="007E174B"/>
    <w:rsid w:val="007E587A"/>
    <w:rsid w:val="007F61EF"/>
    <w:rsid w:val="007F645F"/>
    <w:rsid w:val="008134A2"/>
    <w:rsid w:val="00853A06"/>
    <w:rsid w:val="00855456"/>
    <w:rsid w:val="008639E0"/>
    <w:rsid w:val="0088145B"/>
    <w:rsid w:val="00890225"/>
    <w:rsid w:val="00890771"/>
    <w:rsid w:val="008C3181"/>
    <w:rsid w:val="008C41ED"/>
    <w:rsid w:val="008D07FD"/>
    <w:rsid w:val="00901095"/>
    <w:rsid w:val="0090145C"/>
    <w:rsid w:val="00904A50"/>
    <w:rsid w:val="00911EBF"/>
    <w:rsid w:val="00912676"/>
    <w:rsid w:val="00916282"/>
    <w:rsid w:val="00923416"/>
    <w:rsid w:val="009375E5"/>
    <w:rsid w:val="009402CA"/>
    <w:rsid w:val="00954859"/>
    <w:rsid w:val="00974AC6"/>
    <w:rsid w:val="009863CF"/>
    <w:rsid w:val="009902C7"/>
    <w:rsid w:val="00992D8D"/>
    <w:rsid w:val="009A2467"/>
    <w:rsid w:val="009A62ED"/>
    <w:rsid w:val="009D0E6F"/>
    <w:rsid w:val="009E3B95"/>
    <w:rsid w:val="009E54F4"/>
    <w:rsid w:val="009F2B73"/>
    <w:rsid w:val="00A03CDD"/>
    <w:rsid w:val="00A1173C"/>
    <w:rsid w:val="00A30EC8"/>
    <w:rsid w:val="00A3272B"/>
    <w:rsid w:val="00A45CEE"/>
    <w:rsid w:val="00A554C5"/>
    <w:rsid w:val="00A56217"/>
    <w:rsid w:val="00A616AC"/>
    <w:rsid w:val="00A62A70"/>
    <w:rsid w:val="00A631A3"/>
    <w:rsid w:val="00A65DC6"/>
    <w:rsid w:val="00A6678D"/>
    <w:rsid w:val="00A71425"/>
    <w:rsid w:val="00A71EF6"/>
    <w:rsid w:val="00A72455"/>
    <w:rsid w:val="00A7286E"/>
    <w:rsid w:val="00A729A3"/>
    <w:rsid w:val="00A8132E"/>
    <w:rsid w:val="00AA7718"/>
    <w:rsid w:val="00AB2711"/>
    <w:rsid w:val="00AB6E70"/>
    <w:rsid w:val="00AC2B33"/>
    <w:rsid w:val="00AC313D"/>
    <w:rsid w:val="00AC7B51"/>
    <w:rsid w:val="00AC7BE6"/>
    <w:rsid w:val="00AD2DB8"/>
    <w:rsid w:val="00AD3AF6"/>
    <w:rsid w:val="00AD6731"/>
    <w:rsid w:val="00AE281B"/>
    <w:rsid w:val="00AF347A"/>
    <w:rsid w:val="00B26FEF"/>
    <w:rsid w:val="00B309B2"/>
    <w:rsid w:val="00B333C0"/>
    <w:rsid w:val="00B82F58"/>
    <w:rsid w:val="00B85EBD"/>
    <w:rsid w:val="00BA57F0"/>
    <w:rsid w:val="00BA714B"/>
    <w:rsid w:val="00BB348C"/>
    <w:rsid w:val="00BD2529"/>
    <w:rsid w:val="00BE132C"/>
    <w:rsid w:val="00C06485"/>
    <w:rsid w:val="00C07EC8"/>
    <w:rsid w:val="00C42DF6"/>
    <w:rsid w:val="00C522AF"/>
    <w:rsid w:val="00C54B4A"/>
    <w:rsid w:val="00C61C18"/>
    <w:rsid w:val="00C668FF"/>
    <w:rsid w:val="00C83F7C"/>
    <w:rsid w:val="00C8503B"/>
    <w:rsid w:val="00C852D4"/>
    <w:rsid w:val="00C94279"/>
    <w:rsid w:val="00CA14C1"/>
    <w:rsid w:val="00CA1F35"/>
    <w:rsid w:val="00CA5766"/>
    <w:rsid w:val="00CB1DB1"/>
    <w:rsid w:val="00CE28F2"/>
    <w:rsid w:val="00CE7D73"/>
    <w:rsid w:val="00CF2A42"/>
    <w:rsid w:val="00D10462"/>
    <w:rsid w:val="00D12810"/>
    <w:rsid w:val="00D155A0"/>
    <w:rsid w:val="00D170CB"/>
    <w:rsid w:val="00D17BE2"/>
    <w:rsid w:val="00D32315"/>
    <w:rsid w:val="00D32E62"/>
    <w:rsid w:val="00D3324C"/>
    <w:rsid w:val="00D44708"/>
    <w:rsid w:val="00D45340"/>
    <w:rsid w:val="00D456ED"/>
    <w:rsid w:val="00D547AD"/>
    <w:rsid w:val="00D60FA7"/>
    <w:rsid w:val="00D65617"/>
    <w:rsid w:val="00D67EE2"/>
    <w:rsid w:val="00D84763"/>
    <w:rsid w:val="00D90F52"/>
    <w:rsid w:val="00D93431"/>
    <w:rsid w:val="00DB7B90"/>
    <w:rsid w:val="00DE1746"/>
    <w:rsid w:val="00DE3B36"/>
    <w:rsid w:val="00DE4BFC"/>
    <w:rsid w:val="00E21718"/>
    <w:rsid w:val="00E245C8"/>
    <w:rsid w:val="00E24FCD"/>
    <w:rsid w:val="00E309BC"/>
    <w:rsid w:val="00E31A7A"/>
    <w:rsid w:val="00E343AD"/>
    <w:rsid w:val="00E35232"/>
    <w:rsid w:val="00E35A4C"/>
    <w:rsid w:val="00E60D1D"/>
    <w:rsid w:val="00E64DDD"/>
    <w:rsid w:val="00E65B32"/>
    <w:rsid w:val="00E66CCF"/>
    <w:rsid w:val="00E833F8"/>
    <w:rsid w:val="00E83C9D"/>
    <w:rsid w:val="00EA2FD2"/>
    <w:rsid w:val="00EB3CF4"/>
    <w:rsid w:val="00EB5AA2"/>
    <w:rsid w:val="00EC54AB"/>
    <w:rsid w:val="00ED2D34"/>
    <w:rsid w:val="00ED3D60"/>
    <w:rsid w:val="00EE16AA"/>
    <w:rsid w:val="00EE4CD1"/>
    <w:rsid w:val="00EF53FE"/>
    <w:rsid w:val="00EF561D"/>
    <w:rsid w:val="00F01986"/>
    <w:rsid w:val="00F100EF"/>
    <w:rsid w:val="00F16DF0"/>
    <w:rsid w:val="00F311C1"/>
    <w:rsid w:val="00F369CB"/>
    <w:rsid w:val="00F41687"/>
    <w:rsid w:val="00F5437C"/>
    <w:rsid w:val="00F56305"/>
    <w:rsid w:val="00F63119"/>
    <w:rsid w:val="00F70FB2"/>
    <w:rsid w:val="00F71803"/>
    <w:rsid w:val="00F80394"/>
    <w:rsid w:val="00F82DC3"/>
    <w:rsid w:val="00F90E70"/>
    <w:rsid w:val="00FA1B14"/>
    <w:rsid w:val="00FA519E"/>
    <w:rsid w:val="00FA6C57"/>
    <w:rsid w:val="00FB5FFE"/>
    <w:rsid w:val="00FC5A94"/>
    <w:rsid w:val="00FC5AB6"/>
    <w:rsid w:val="00FD08E5"/>
    <w:rsid w:val="00FD3E2C"/>
    <w:rsid w:val="00FD4B4B"/>
    <w:rsid w:val="00FD690D"/>
    <w:rsid w:val="00FF2DD4"/>
    <w:rsid w:val="00FF3354"/>
    <w:rsid w:val="00FF70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AA8D93B"/>
  <w15:docId w15:val="{39B7F983-1F53-4FAC-BEBB-1755DFA09B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20"/>
      <w:jc w:val="both"/>
    </w:pPr>
    <w:rPr>
      <w:rFonts w:ascii="Times New Roman" w:eastAsia="Times New Roman" w:hAnsi="Times New Roman"/>
    </w:rPr>
  </w:style>
  <w:style w:type="paragraph" w:styleId="Heading1">
    <w:name w:val="heading 1"/>
    <w:basedOn w:val="Normal"/>
    <w:next w:val="Normal"/>
    <w:qFormat/>
    <w:rsid w:val="005E4BEB"/>
    <w:pPr>
      <w:keepNext/>
      <w:keepLines/>
      <w:suppressAutoHyphens/>
      <w:spacing w:before="120" w:after="0"/>
      <w:jc w:val="left"/>
      <w:outlineLvl w:val="0"/>
      <w:pPrChange w:id="0" w:author="Matthew Kay" w:date="2015-09-25T01:50:00Z">
        <w:pPr>
          <w:keepNext/>
          <w:keepLines/>
          <w:spacing w:before="120"/>
          <w:jc w:val="both"/>
          <w:outlineLvl w:val="0"/>
        </w:pPr>
      </w:pPrChange>
    </w:pPr>
    <w:rPr>
      <w:rFonts w:ascii="Arial" w:hAnsi="Arial"/>
      <w:b/>
      <w:caps/>
      <w:kern w:val="32"/>
      <w:sz w:val="18"/>
      <w:rPrChange w:id="0" w:author="Matthew Kay" w:date="2015-09-25T01:50:00Z">
        <w:rPr>
          <w:rFonts w:ascii="Arial" w:hAnsi="Arial"/>
          <w:b/>
          <w:caps/>
          <w:kern w:val="32"/>
          <w:sz w:val="18"/>
          <w:lang w:val="en-US" w:eastAsia="en-US" w:bidi="ar-SA"/>
        </w:rPr>
      </w:rPrChange>
    </w:rPr>
  </w:style>
  <w:style w:type="paragraph" w:styleId="Heading2">
    <w:name w:val="heading 2"/>
    <w:basedOn w:val="Heading1"/>
    <w:next w:val="Normal"/>
    <w:qFormat/>
    <w:rsid w:val="005E4BEB"/>
    <w:pPr>
      <w:outlineLvl w:val="1"/>
      <w:pPrChange w:id="1" w:author="Matthew Kay" w:date="2015-09-25T01:50:00Z">
        <w:pPr>
          <w:keepNext/>
          <w:keepLines/>
          <w:spacing w:before="120"/>
          <w:jc w:val="both"/>
          <w:outlineLvl w:val="1"/>
        </w:pPr>
      </w:pPrChange>
    </w:pPr>
    <w:rPr>
      <w:caps w:val="0"/>
      <w:rPrChange w:id="1" w:author="Matthew Kay" w:date="2015-09-25T01:50:00Z">
        <w:rPr>
          <w:rFonts w:ascii="Arial" w:hAnsi="Arial"/>
          <w:b/>
          <w:kern w:val="32"/>
          <w:sz w:val="18"/>
          <w:lang w:val="en-US" w:eastAsia="en-US" w:bidi="ar-SA"/>
        </w:rPr>
      </w:rPrChange>
    </w:rPr>
  </w:style>
  <w:style w:type="paragraph" w:styleId="Heading3">
    <w:name w:val="heading 3"/>
    <w:basedOn w:val="Heading2"/>
    <w:next w:val="Normal"/>
    <w:qFormat/>
    <w:pPr>
      <w:outlineLvl w:val="2"/>
    </w:pPr>
    <w:rPr>
      <w:b w:val="0"/>
      <w:i/>
    </w:rPr>
  </w:style>
  <w:style w:type="paragraph" w:styleId="Heading4">
    <w:name w:val="heading 4"/>
    <w:basedOn w:val="Normal"/>
    <w:next w:val="Normal"/>
    <w:qFormat/>
    <w:pPr>
      <w:keepNext/>
      <w:numPr>
        <w:ilvl w:val="3"/>
        <w:numId w:val="23"/>
      </w:numPr>
      <w:spacing w:before="240" w:after="60"/>
      <w:outlineLvl w:val="3"/>
    </w:pPr>
    <w:rPr>
      <w:b/>
      <w:sz w:val="28"/>
    </w:rPr>
  </w:style>
  <w:style w:type="paragraph" w:styleId="Heading5">
    <w:name w:val="heading 5"/>
    <w:basedOn w:val="Normal"/>
    <w:next w:val="Normal"/>
    <w:qFormat/>
    <w:pPr>
      <w:numPr>
        <w:ilvl w:val="4"/>
        <w:numId w:val="23"/>
      </w:numPr>
      <w:spacing w:before="240" w:after="60"/>
      <w:outlineLvl w:val="4"/>
    </w:pPr>
    <w:rPr>
      <w:b/>
      <w:i/>
      <w:sz w:val="26"/>
    </w:rPr>
  </w:style>
  <w:style w:type="paragraph" w:styleId="Heading6">
    <w:name w:val="heading 6"/>
    <w:basedOn w:val="Normal"/>
    <w:next w:val="Normal"/>
    <w:qFormat/>
    <w:pPr>
      <w:numPr>
        <w:ilvl w:val="5"/>
        <w:numId w:val="23"/>
      </w:numPr>
      <w:spacing w:before="240" w:after="60"/>
      <w:outlineLvl w:val="5"/>
    </w:pPr>
    <w:rPr>
      <w:b/>
      <w:sz w:val="22"/>
    </w:rPr>
  </w:style>
  <w:style w:type="paragraph" w:styleId="Heading7">
    <w:name w:val="heading 7"/>
    <w:basedOn w:val="Normal"/>
    <w:next w:val="Normal"/>
    <w:qFormat/>
    <w:pPr>
      <w:numPr>
        <w:ilvl w:val="6"/>
        <w:numId w:val="23"/>
      </w:numPr>
      <w:spacing w:before="240" w:after="60"/>
      <w:outlineLvl w:val="6"/>
    </w:pPr>
  </w:style>
  <w:style w:type="paragraph" w:styleId="Heading8">
    <w:name w:val="heading 8"/>
    <w:basedOn w:val="Normal"/>
    <w:next w:val="Normal"/>
    <w:qFormat/>
    <w:pPr>
      <w:numPr>
        <w:ilvl w:val="7"/>
        <w:numId w:val="23"/>
      </w:numPr>
      <w:spacing w:before="240" w:after="60"/>
      <w:outlineLvl w:val="7"/>
    </w:pPr>
    <w:rPr>
      <w:i/>
    </w:rPr>
  </w:style>
  <w:style w:type="paragraph" w:styleId="Heading9">
    <w:name w:val="heading 9"/>
    <w:basedOn w:val="Normal"/>
    <w:next w:val="Normal"/>
    <w:qFormat/>
    <w:pPr>
      <w:numPr>
        <w:ilvl w:val="8"/>
        <w:numId w:val="23"/>
      </w:numPr>
      <w:spacing w:before="240" w:after="60"/>
      <w:outlineLvl w:val="8"/>
    </w:pPr>
    <w:rPr>
      <w:rFonts w:ascii="Arial" w:hAnsi="Arial"/>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320"/>
        <w:tab w:val="right" w:pos="8640"/>
      </w:tabs>
    </w:pPr>
  </w:style>
  <w:style w:type="paragraph" w:styleId="Header">
    <w:name w:val="header"/>
    <w:basedOn w:val="Normal"/>
    <w:pPr>
      <w:tabs>
        <w:tab w:val="center" w:pos="4320"/>
        <w:tab w:val="right" w:pos="8640"/>
      </w:tabs>
    </w:pPr>
    <w:rPr>
      <w:rFonts w:ascii="Arial" w:hAnsi="Arial"/>
    </w:rPr>
  </w:style>
  <w:style w:type="paragraph" w:customStyle="1" w:styleId="Author">
    <w:name w:val="Author"/>
    <w:basedOn w:val="Normal"/>
    <w:link w:val="AuthorChar"/>
    <w:pPr>
      <w:spacing w:after="0"/>
      <w:jc w:val="center"/>
    </w:pPr>
    <w:rPr>
      <w:b/>
      <w:color w:val="000000"/>
      <w:sz w:val="24"/>
    </w:rPr>
  </w:style>
  <w:style w:type="character" w:styleId="PageNumber">
    <w:name w:val="page number"/>
    <w:basedOn w:val="DefaultParagraphFont"/>
  </w:style>
  <w:style w:type="paragraph" w:styleId="Title">
    <w:name w:val="Title"/>
    <w:basedOn w:val="Normal"/>
    <w:qFormat/>
    <w:pPr>
      <w:spacing w:before="100" w:beforeAutospacing="1"/>
      <w:jc w:val="center"/>
      <w:outlineLvl w:val="0"/>
    </w:pPr>
    <w:rPr>
      <w:rFonts w:ascii="Arial" w:hAnsi="Arial"/>
      <w:b/>
      <w:kern w:val="28"/>
      <w:sz w:val="36"/>
    </w:rPr>
  </w:style>
  <w:style w:type="paragraph" w:styleId="BlockText">
    <w:name w:val="Block Text"/>
    <w:basedOn w:val="Normal"/>
    <w:pPr>
      <w:ind w:left="1440" w:right="1440"/>
    </w:pPr>
  </w:style>
  <w:style w:type="paragraph" w:styleId="Caption">
    <w:name w:val="caption"/>
    <w:basedOn w:val="Normal"/>
    <w:next w:val="Normal"/>
    <w:qFormat/>
    <w:rsid w:val="00D90F52"/>
    <w:pPr>
      <w:spacing w:before="60"/>
      <w:jc w:val="center"/>
    </w:pPr>
    <w:rPr>
      <w:b/>
      <w:sz w:val="18"/>
    </w:rPr>
  </w:style>
  <w:style w:type="paragraph" w:styleId="Closing">
    <w:name w:val="Closing"/>
    <w:basedOn w:val="Normal"/>
    <w:pPr>
      <w:ind w:left="4320"/>
    </w:pPr>
  </w:style>
  <w:style w:type="paragraph" w:styleId="CommentText">
    <w:name w:val="annotation text"/>
    <w:basedOn w:val="Normal"/>
    <w:semiHidden/>
  </w:style>
  <w:style w:type="paragraph" w:styleId="Date">
    <w:name w:val="Date"/>
    <w:basedOn w:val="Normal"/>
    <w:next w:val="Normal"/>
  </w:style>
  <w:style w:type="paragraph" w:styleId="DocumentMap">
    <w:name w:val="Document Map"/>
    <w:basedOn w:val="Normal"/>
    <w:semiHidden/>
    <w:pPr>
      <w:shd w:val="clear" w:color="auto" w:fill="000080"/>
    </w:pPr>
    <w:rPr>
      <w:rFonts w:ascii="Tahoma" w:hAnsi="Tahoma"/>
    </w:rPr>
  </w:style>
  <w:style w:type="paragraph" w:styleId="FootnoteText">
    <w:name w:val="footnote text"/>
    <w:basedOn w:val="Normal"/>
    <w:semiHidden/>
    <w:pPr>
      <w:tabs>
        <w:tab w:val="left" w:pos="360"/>
      </w:tabs>
    </w:pPr>
  </w:style>
  <w:style w:type="paragraph" w:styleId="Index1">
    <w:name w:val="index 1"/>
    <w:basedOn w:val="Normal"/>
    <w:next w:val="Normal"/>
    <w:autoRedefine/>
    <w:semiHidden/>
    <w:pPr>
      <w:ind w:left="240" w:hanging="240"/>
    </w:pPr>
  </w:style>
  <w:style w:type="paragraph" w:styleId="Index2">
    <w:name w:val="index 2"/>
    <w:basedOn w:val="Normal"/>
    <w:next w:val="Normal"/>
    <w:autoRedefine/>
    <w:semiHidden/>
    <w:pPr>
      <w:ind w:left="480" w:hanging="240"/>
    </w:pPr>
  </w:style>
  <w:style w:type="paragraph" w:styleId="Index3">
    <w:name w:val="index 3"/>
    <w:basedOn w:val="Normal"/>
    <w:next w:val="Normal"/>
    <w:autoRedefine/>
    <w:semiHidden/>
    <w:pPr>
      <w:ind w:left="720" w:hanging="240"/>
    </w:pPr>
  </w:style>
  <w:style w:type="paragraph" w:styleId="Index4">
    <w:name w:val="index 4"/>
    <w:basedOn w:val="Normal"/>
    <w:next w:val="Normal"/>
    <w:autoRedefine/>
    <w:semiHidden/>
    <w:pPr>
      <w:ind w:left="960" w:hanging="240"/>
    </w:pPr>
  </w:style>
  <w:style w:type="paragraph" w:styleId="Index5">
    <w:name w:val="index 5"/>
    <w:basedOn w:val="Normal"/>
    <w:next w:val="Normal"/>
    <w:autoRedefine/>
    <w:semiHidden/>
    <w:pPr>
      <w:ind w:left="1200" w:hanging="240"/>
    </w:pPr>
  </w:style>
  <w:style w:type="paragraph" w:styleId="Index6">
    <w:name w:val="index 6"/>
    <w:basedOn w:val="Normal"/>
    <w:next w:val="Normal"/>
    <w:autoRedefine/>
    <w:semiHidden/>
    <w:pPr>
      <w:ind w:left="1440" w:hanging="240"/>
    </w:pPr>
  </w:style>
  <w:style w:type="paragraph" w:styleId="Index7">
    <w:name w:val="index 7"/>
    <w:basedOn w:val="Normal"/>
    <w:next w:val="Normal"/>
    <w:autoRedefine/>
    <w:semiHidden/>
    <w:pPr>
      <w:ind w:left="1680" w:hanging="240"/>
    </w:pPr>
  </w:style>
  <w:style w:type="paragraph" w:styleId="Index8">
    <w:name w:val="index 8"/>
    <w:basedOn w:val="Normal"/>
    <w:next w:val="Normal"/>
    <w:autoRedefine/>
    <w:semiHidden/>
    <w:pPr>
      <w:ind w:left="1920" w:hanging="240"/>
    </w:pPr>
  </w:style>
  <w:style w:type="paragraph" w:styleId="Index9">
    <w:name w:val="index 9"/>
    <w:basedOn w:val="Normal"/>
    <w:next w:val="Normal"/>
    <w:autoRedefine/>
    <w:semiHidden/>
    <w:pPr>
      <w:ind w:left="2160" w:hanging="240"/>
    </w:pPr>
  </w:style>
  <w:style w:type="paragraph" w:styleId="IndexHeading">
    <w:name w:val="index heading"/>
    <w:basedOn w:val="Normal"/>
    <w:next w:val="Index1"/>
    <w:semiHidden/>
    <w:rPr>
      <w:rFonts w:ascii="Arial" w:hAnsi="Arial"/>
      <w:b/>
    </w:rPr>
  </w:style>
  <w:style w:type="paragraph" w:styleId="List">
    <w:name w:val="List"/>
    <w:basedOn w:val="Normal"/>
    <w:pPr>
      <w:ind w:left="360" w:hanging="360"/>
    </w:pPr>
  </w:style>
  <w:style w:type="paragraph" w:styleId="List2">
    <w:name w:val="List 2"/>
    <w:basedOn w:val="Normal"/>
    <w:pPr>
      <w:ind w:left="720" w:hanging="360"/>
    </w:pPr>
  </w:style>
  <w:style w:type="paragraph" w:styleId="List3">
    <w:name w:val="List 3"/>
    <w:basedOn w:val="Normal"/>
    <w:pPr>
      <w:ind w:left="1080" w:hanging="360"/>
    </w:pPr>
  </w:style>
  <w:style w:type="paragraph" w:styleId="List4">
    <w:name w:val="List 4"/>
    <w:basedOn w:val="Normal"/>
    <w:pPr>
      <w:ind w:left="1440" w:hanging="360"/>
    </w:pPr>
  </w:style>
  <w:style w:type="paragraph" w:styleId="List5">
    <w:name w:val="List 5"/>
    <w:basedOn w:val="Normal"/>
    <w:pPr>
      <w:ind w:left="1800" w:hanging="360"/>
    </w:pPr>
  </w:style>
  <w:style w:type="paragraph" w:styleId="ListBullet">
    <w:name w:val="List Bullet"/>
    <w:basedOn w:val="Normal"/>
    <w:autoRedefine/>
    <w:pPr>
      <w:numPr>
        <w:numId w:val="11"/>
      </w:numPr>
    </w:pPr>
  </w:style>
  <w:style w:type="paragraph" w:styleId="ListBullet2">
    <w:name w:val="List Bullet 2"/>
    <w:basedOn w:val="Normal"/>
    <w:autoRedefine/>
    <w:pPr>
      <w:numPr>
        <w:numId w:val="12"/>
      </w:numPr>
    </w:pPr>
  </w:style>
  <w:style w:type="paragraph" w:styleId="ListBullet3">
    <w:name w:val="List Bullet 3"/>
    <w:basedOn w:val="Normal"/>
    <w:autoRedefine/>
    <w:pPr>
      <w:numPr>
        <w:numId w:val="13"/>
      </w:numPr>
    </w:pPr>
  </w:style>
  <w:style w:type="paragraph" w:styleId="ListBullet4">
    <w:name w:val="List Bullet 4"/>
    <w:basedOn w:val="Normal"/>
    <w:autoRedefine/>
    <w:pPr>
      <w:numPr>
        <w:numId w:val="14"/>
      </w:numPr>
    </w:pPr>
  </w:style>
  <w:style w:type="paragraph" w:styleId="ListBullet5">
    <w:name w:val="List Bullet 5"/>
    <w:basedOn w:val="Normal"/>
    <w:autoRedefine/>
    <w:pPr>
      <w:numPr>
        <w:numId w:val="15"/>
      </w:numPr>
    </w:pPr>
  </w:style>
  <w:style w:type="paragraph" w:styleId="ListContinue">
    <w:name w:val="List Continue"/>
    <w:basedOn w:val="Normal"/>
    <w:pPr>
      <w:ind w:left="360"/>
    </w:pPr>
  </w:style>
  <w:style w:type="paragraph" w:styleId="ListContinue2">
    <w:name w:val="List Continue 2"/>
    <w:basedOn w:val="Normal"/>
    <w:pPr>
      <w:ind w:left="720"/>
    </w:pPr>
  </w:style>
  <w:style w:type="paragraph" w:styleId="ListContinue3">
    <w:name w:val="List Continue 3"/>
    <w:basedOn w:val="Normal"/>
    <w:pPr>
      <w:ind w:left="1080"/>
    </w:pPr>
  </w:style>
  <w:style w:type="paragraph" w:styleId="ListContinue4">
    <w:name w:val="List Continue 4"/>
    <w:basedOn w:val="Normal"/>
    <w:pPr>
      <w:ind w:left="1440"/>
    </w:pPr>
  </w:style>
  <w:style w:type="paragraph" w:styleId="ListContinue5">
    <w:name w:val="List Continue 5"/>
    <w:basedOn w:val="Normal"/>
    <w:pPr>
      <w:ind w:left="1800"/>
    </w:pPr>
  </w:style>
  <w:style w:type="paragraph" w:styleId="ListNumber">
    <w:name w:val="List Number"/>
    <w:basedOn w:val="Normal"/>
    <w:pPr>
      <w:numPr>
        <w:numId w:val="16"/>
      </w:numPr>
    </w:pPr>
  </w:style>
  <w:style w:type="paragraph" w:styleId="ListNumber2">
    <w:name w:val="List Number 2"/>
    <w:basedOn w:val="Normal"/>
    <w:pPr>
      <w:numPr>
        <w:numId w:val="17"/>
      </w:numPr>
    </w:pPr>
  </w:style>
  <w:style w:type="paragraph" w:styleId="ListNumber3">
    <w:name w:val="List Number 3"/>
    <w:basedOn w:val="Normal"/>
    <w:pPr>
      <w:numPr>
        <w:numId w:val="18"/>
      </w:numPr>
    </w:pPr>
  </w:style>
  <w:style w:type="paragraph" w:styleId="ListNumber4">
    <w:name w:val="List Number 4"/>
    <w:basedOn w:val="Normal"/>
    <w:pPr>
      <w:numPr>
        <w:numId w:val="19"/>
      </w:numPr>
    </w:pPr>
  </w:style>
  <w:style w:type="paragraph" w:styleId="ListNumber5">
    <w:name w:val="List Number 5"/>
    <w:basedOn w:val="Normal"/>
    <w:pPr>
      <w:numPr>
        <w:numId w:val="20"/>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rPr>
  </w:style>
  <w:style w:type="paragraph" w:styleId="NormalIndent">
    <w:name w:val="Normal Indent"/>
    <w:basedOn w:val="Normal"/>
    <w:pPr>
      <w:ind w:left="720"/>
    </w:pPr>
  </w:style>
  <w:style w:type="paragraph" w:styleId="NoteHeading">
    <w:name w:val="Note Heading"/>
    <w:basedOn w:val="Normal"/>
    <w:next w:val="Normal"/>
  </w:style>
  <w:style w:type="paragraph" w:styleId="PlainText">
    <w:name w:val="Plain Text"/>
    <w:basedOn w:val="Normal"/>
    <w:rPr>
      <w:rFonts w:ascii="Courier New" w:hAnsi="Courier New"/>
    </w:rPr>
  </w:style>
  <w:style w:type="paragraph" w:styleId="Salutation">
    <w:name w:val="Salutation"/>
    <w:basedOn w:val="Normal"/>
    <w:next w:val="Normal"/>
  </w:style>
  <w:style w:type="paragraph" w:styleId="Signature">
    <w:name w:val="Signature"/>
    <w:basedOn w:val="Normal"/>
    <w:pPr>
      <w:ind w:left="4320"/>
    </w:pPr>
  </w:style>
  <w:style w:type="paragraph" w:styleId="Subtitle">
    <w:name w:val="Subtitle"/>
    <w:basedOn w:val="Normal"/>
    <w:qFormat/>
    <w:pPr>
      <w:spacing w:after="60"/>
      <w:jc w:val="center"/>
      <w:outlineLvl w:val="1"/>
    </w:pPr>
    <w:rPr>
      <w:rFonts w:ascii="Arial" w:hAnsi="Arial"/>
    </w:rPr>
  </w:style>
  <w:style w:type="paragraph" w:styleId="TOAHeading">
    <w:name w:val="toa heading"/>
    <w:basedOn w:val="Normal"/>
    <w:next w:val="Normal"/>
    <w:semiHidden/>
    <w:pPr>
      <w:spacing w:before="120"/>
    </w:pPr>
    <w:rPr>
      <w:rFonts w:ascii="Arial" w:hAnsi="Arial"/>
      <w:b/>
    </w:rPr>
  </w:style>
  <w:style w:type="paragraph" w:styleId="TOC1">
    <w:name w:val="toc 1"/>
    <w:basedOn w:val="Normal"/>
    <w:next w:val="Normal"/>
    <w:autoRedefine/>
    <w:semiHidden/>
  </w:style>
  <w:style w:type="paragraph" w:styleId="TOC2">
    <w:name w:val="toc 2"/>
    <w:basedOn w:val="Normal"/>
    <w:next w:val="Normal"/>
    <w:autoRedefine/>
    <w:semiHidden/>
    <w:pPr>
      <w:ind w:left="240"/>
    </w:pPr>
  </w:style>
  <w:style w:type="paragraph" w:styleId="TOC3">
    <w:name w:val="toc 3"/>
    <w:basedOn w:val="Normal"/>
    <w:next w:val="Normal"/>
    <w:autoRedefine/>
    <w:semiHidden/>
    <w:pPr>
      <w:ind w:left="480"/>
    </w:pPr>
  </w:style>
  <w:style w:type="paragraph" w:styleId="TOC4">
    <w:name w:val="toc 4"/>
    <w:basedOn w:val="Normal"/>
    <w:next w:val="Normal"/>
    <w:autoRedefine/>
    <w:semiHidden/>
    <w:pPr>
      <w:ind w:left="720"/>
    </w:pPr>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character" w:styleId="FootnoteReference">
    <w:name w:val="footnote reference"/>
    <w:semiHidden/>
    <w:rPr>
      <w:vertAlign w:val="superscript"/>
    </w:rPr>
  </w:style>
  <w:style w:type="paragraph" w:customStyle="1" w:styleId="Bullet">
    <w:name w:val="Bullet"/>
    <w:basedOn w:val="Normal"/>
    <w:pPr>
      <w:numPr>
        <w:numId w:val="31"/>
      </w:numPr>
      <w:tabs>
        <w:tab w:val="clear" w:pos="720"/>
        <w:tab w:val="left" w:pos="180"/>
      </w:tabs>
      <w:overflowPunct w:val="0"/>
      <w:autoSpaceDE w:val="0"/>
      <w:autoSpaceDN w:val="0"/>
      <w:adjustRightInd w:val="0"/>
      <w:spacing w:after="80"/>
      <w:ind w:left="180" w:hanging="180"/>
      <w:textAlignment w:val="baseline"/>
    </w:pPr>
  </w:style>
  <w:style w:type="paragraph" w:customStyle="1" w:styleId="Paper-Title">
    <w:name w:val="Paper-Title"/>
    <w:basedOn w:val="Normal"/>
    <w:pPr>
      <w:overflowPunct w:val="0"/>
      <w:autoSpaceDE w:val="0"/>
      <w:autoSpaceDN w:val="0"/>
      <w:adjustRightInd w:val="0"/>
      <w:jc w:val="center"/>
      <w:textAlignment w:val="baseline"/>
    </w:pPr>
    <w:rPr>
      <w:rFonts w:ascii="Helvetica" w:hAnsi="Helvetica"/>
      <w:b/>
      <w:sz w:val="36"/>
    </w:rPr>
  </w:style>
  <w:style w:type="paragraph" w:customStyle="1" w:styleId="References">
    <w:name w:val="References"/>
    <w:basedOn w:val="Normal"/>
    <w:rsid w:val="00853A06"/>
    <w:pPr>
      <w:numPr>
        <w:numId w:val="44"/>
      </w:numPr>
      <w:overflowPunct w:val="0"/>
      <w:autoSpaceDE w:val="0"/>
      <w:autoSpaceDN w:val="0"/>
      <w:adjustRightInd w:val="0"/>
      <w:spacing w:after="80"/>
      <w:ind w:left="360"/>
      <w:jc w:val="left"/>
      <w:textAlignment w:val="baseline"/>
    </w:pPr>
  </w:style>
  <w:style w:type="character" w:styleId="CommentReference">
    <w:name w:val="annotation reference"/>
    <w:semiHidden/>
    <w:rPr>
      <w:sz w:val="16"/>
    </w:rPr>
  </w:style>
  <w:style w:type="paragraph" w:customStyle="1" w:styleId="Abstract">
    <w:name w:val="Abstract"/>
    <w:basedOn w:val="Heading1"/>
    <w:pPr>
      <w:spacing w:before="40"/>
      <w:outlineLvl w:val="9"/>
    </w:pPr>
    <w:rPr>
      <w:rFonts w:ascii="Times New Roman" w:hAnsi="Times New Roman"/>
      <w:kern w:val="28"/>
      <w:sz w:val="24"/>
    </w:rPr>
  </w:style>
  <w:style w:type="character" w:styleId="Hyperlink">
    <w:name w:val="Hyperlink"/>
    <w:rsid w:val="00480565"/>
    <w:rPr>
      <w:color w:val="4173AF"/>
      <w:sz w:val="20"/>
      <w:szCs w:val="20"/>
    </w:rPr>
  </w:style>
  <w:style w:type="paragraph" w:customStyle="1" w:styleId="Affiliation">
    <w:name w:val="Affiliation"/>
    <w:basedOn w:val="Author"/>
    <w:link w:val="AffiliationChar"/>
    <w:rPr>
      <w:b w:val="0"/>
    </w:rPr>
  </w:style>
  <w:style w:type="paragraph" w:customStyle="1" w:styleId="Figure">
    <w:name w:val="Figure"/>
    <w:basedOn w:val="Normal"/>
    <w:pPr>
      <w:spacing w:after="0"/>
    </w:pPr>
  </w:style>
  <w:style w:type="paragraph" w:customStyle="1" w:styleId="Copyright">
    <w:name w:val="Copyright"/>
    <w:basedOn w:val="Normal"/>
    <w:pPr>
      <w:framePr w:w="4680" w:h="1977" w:hRule="exact" w:hSpace="187" w:wrap="auto" w:vAnchor="page" w:hAnchor="page" w:x="1155" w:y="12605" w:anchorLock="1"/>
      <w:spacing w:after="0"/>
    </w:pPr>
    <w:rPr>
      <w:sz w:val="16"/>
    </w:rPr>
  </w:style>
  <w:style w:type="paragraph" w:customStyle="1" w:styleId="cell">
    <w:name w:val="cell"/>
    <w:basedOn w:val="Normal"/>
    <w:pPr>
      <w:keepNext/>
      <w:keepLines/>
      <w:jc w:val="center"/>
    </w:pPr>
    <w:rPr>
      <w:b/>
    </w:rPr>
  </w:style>
  <w:style w:type="character" w:customStyle="1" w:styleId="v8n000000">
    <w:name w:val="v8n000000"/>
    <w:basedOn w:val="DefaultParagraphFont"/>
  </w:style>
  <w:style w:type="paragraph" w:customStyle="1" w:styleId="TableText">
    <w:name w:val="Table Text"/>
    <w:basedOn w:val="Normal"/>
    <w:rsid w:val="00D90F52"/>
    <w:pPr>
      <w:keepLines/>
      <w:spacing w:before="40" w:after="40"/>
      <w:jc w:val="center"/>
    </w:pPr>
  </w:style>
  <w:style w:type="character" w:styleId="FollowedHyperlink">
    <w:name w:val="FollowedHyperlink"/>
    <w:basedOn w:val="Hyperlink"/>
    <w:rsid w:val="004F7A15"/>
    <w:rPr>
      <w:color w:val="4F81BD"/>
      <w:sz w:val="20"/>
      <w:szCs w:val="20"/>
    </w:rPr>
  </w:style>
  <w:style w:type="paragraph" w:styleId="CommentSubject">
    <w:name w:val="annotation subject"/>
    <w:basedOn w:val="CommentText"/>
    <w:next w:val="CommentText"/>
    <w:semiHidden/>
    <w:rsid w:val="006D66A4"/>
    <w:rPr>
      <w:b/>
      <w:bCs/>
    </w:rPr>
  </w:style>
  <w:style w:type="paragraph" w:styleId="BalloonText">
    <w:name w:val="Balloon Text"/>
    <w:basedOn w:val="Normal"/>
    <w:semiHidden/>
    <w:rsid w:val="006D66A4"/>
    <w:rPr>
      <w:rFonts w:ascii="Tahoma" w:hAnsi="Tahoma" w:cs="Tahoma"/>
      <w:sz w:val="16"/>
      <w:szCs w:val="16"/>
    </w:rPr>
  </w:style>
  <w:style w:type="character" w:customStyle="1" w:styleId="q">
    <w:name w:val="q"/>
    <w:basedOn w:val="DefaultParagraphFont"/>
    <w:rsid w:val="00F01986"/>
  </w:style>
  <w:style w:type="paragraph" w:customStyle="1" w:styleId="Link">
    <w:name w:val="Link"/>
    <w:basedOn w:val="Normal"/>
    <w:link w:val="LinkChar"/>
    <w:rsid w:val="00F100EF"/>
    <w:rPr>
      <w:color w:val="2E74B5"/>
      <w:sz w:val="18"/>
      <w:szCs w:val="18"/>
    </w:rPr>
  </w:style>
  <w:style w:type="character" w:customStyle="1" w:styleId="LinkChar">
    <w:name w:val="Link Char"/>
    <w:link w:val="Link"/>
    <w:rsid w:val="00F100EF"/>
    <w:rPr>
      <w:rFonts w:ascii="Times New Roman" w:eastAsia="Times New Roman" w:hAnsi="Times New Roman"/>
      <w:color w:val="2E74B5"/>
      <w:sz w:val="18"/>
      <w:szCs w:val="18"/>
    </w:rPr>
  </w:style>
  <w:style w:type="paragraph" w:customStyle="1" w:styleId="AuthorName">
    <w:name w:val="Author Name"/>
    <w:basedOn w:val="Author"/>
    <w:link w:val="AuthorNameChar"/>
    <w:qFormat/>
    <w:rsid w:val="005A2C27"/>
  </w:style>
  <w:style w:type="paragraph" w:customStyle="1" w:styleId="AuthorAffiliation">
    <w:name w:val="Author Affiliation"/>
    <w:basedOn w:val="Affiliation"/>
    <w:link w:val="AuthorAffiliationChar"/>
    <w:qFormat/>
    <w:rsid w:val="005A2C27"/>
  </w:style>
  <w:style w:type="character" w:customStyle="1" w:styleId="AuthorChar">
    <w:name w:val="Author Char"/>
    <w:basedOn w:val="DefaultParagraphFont"/>
    <w:link w:val="Author"/>
    <w:rsid w:val="005A2C27"/>
    <w:rPr>
      <w:rFonts w:ascii="Times New Roman" w:eastAsia="Times New Roman" w:hAnsi="Times New Roman"/>
      <w:b/>
      <w:color w:val="000000"/>
      <w:sz w:val="24"/>
    </w:rPr>
  </w:style>
  <w:style w:type="character" w:customStyle="1" w:styleId="AuthorNameChar">
    <w:name w:val="Author Name Char"/>
    <w:basedOn w:val="AuthorChar"/>
    <w:link w:val="AuthorName"/>
    <w:rsid w:val="005A2C27"/>
    <w:rPr>
      <w:rFonts w:ascii="Times New Roman" w:eastAsia="Times New Roman" w:hAnsi="Times New Roman"/>
      <w:b/>
      <w:color w:val="000000"/>
      <w:sz w:val="24"/>
    </w:rPr>
  </w:style>
  <w:style w:type="paragraph" w:customStyle="1" w:styleId="StyleDescription">
    <w:name w:val="Style Description"/>
    <w:basedOn w:val="Normal"/>
    <w:link w:val="StyleDescriptionChar"/>
    <w:qFormat/>
    <w:rsid w:val="005A2C27"/>
    <w:rPr>
      <w:rFonts w:ascii="Courier New" w:hAnsi="Courier New"/>
      <w:sz w:val="18"/>
    </w:rPr>
  </w:style>
  <w:style w:type="character" w:customStyle="1" w:styleId="AffiliationChar">
    <w:name w:val="Affiliation Char"/>
    <w:basedOn w:val="AuthorChar"/>
    <w:link w:val="Affiliation"/>
    <w:rsid w:val="005A2C27"/>
    <w:rPr>
      <w:rFonts w:ascii="Times New Roman" w:eastAsia="Times New Roman" w:hAnsi="Times New Roman"/>
      <w:b w:val="0"/>
      <w:color w:val="000000"/>
      <w:sz w:val="24"/>
    </w:rPr>
  </w:style>
  <w:style w:type="character" w:customStyle="1" w:styleId="AuthorAffiliationChar">
    <w:name w:val="Author Affiliation Char"/>
    <w:basedOn w:val="AffiliationChar"/>
    <w:link w:val="AuthorAffiliation"/>
    <w:rsid w:val="005A2C27"/>
    <w:rPr>
      <w:rFonts w:ascii="Times New Roman" w:eastAsia="Times New Roman" w:hAnsi="Times New Roman"/>
      <w:b w:val="0"/>
      <w:color w:val="000000"/>
      <w:sz w:val="24"/>
    </w:rPr>
  </w:style>
  <w:style w:type="character" w:customStyle="1" w:styleId="StyleDescriptionChar">
    <w:name w:val="Style Description Char"/>
    <w:basedOn w:val="DefaultParagraphFont"/>
    <w:link w:val="StyleDescription"/>
    <w:rsid w:val="005A2C27"/>
    <w:rPr>
      <w:rFonts w:ascii="Courier New" w:eastAsia="Times New Roman" w:hAnsi="Courier New"/>
      <w:sz w:val="18"/>
    </w:rPr>
  </w:style>
  <w:style w:type="paragraph" w:customStyle="1" w:styleId="bulletlist">
    <w:name w:val="bullet list"/>
    <w:basedOn w:val="Normal"/>
    <w:rsid w:val="00103A63"/>
    <w:pPr>
      <w:numPr>
        <w:numId w:val="46"/>
      </w:numPr>
      <w:spacing w:before="60" w:after="0" w:line="240" w:lineRule="atLeast"/>
      <w:jc w:val="left"/>
    </w:pPr>
    <w:rPr>
      <w:rFonts w:ascii="Verdana" w:hAnsi="Verdana"/>
      <w:kern w:val="18"/>
      <w:sz w:val="17"/>
    </w:rPr>
  </w:style>
  <w:style w:type="paragraph" w:styleId="NormalWeb">
    <w:name w:val="Normal (Web)"/>
    <w:basedOn w:val="Normal"/>
    <w:uiPriority w:val="99"/>
    <w:unhideWhenUsed/>
    <w:rsid w:val="00285470"/>
    <w:pPr>
      <w:spacing w:before="100" w:beforeAutospacing="1" w:after="100" w:afterAutospacing="1"/>
      <w:jc w:val="left"/>
    </w:pPr>
    <w:rPr>
      <w:rFonts w:eastAsiaTheme="minorEastAsia"/>
      <w:sz w:val="24"/>
      <w:szCs w:val="24"/>
    </w:rPr>
  </w:style>
  <w:style w:type="table" w:styleId="TableGrid">
    <w:name w:val="Table Grid"/>
    <w:basedOn w:val="TableNormal"/>
    <w:uiPriority w:val="59"/>
    <w:rsid w:val="00E60D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99"/>
    <w:rsid w:val="00E60D1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ReferencesNonumber">
    <w:name w:val="References (No number)"/>
    <w:basedOn w:val="References"/>
    <w:qFormat/>
    <w:rsid w:val="00152A80"/>
    <w:pPr>
      <w:numPr>
        <w:numId w:val="0"/>
      </w:numPr>
      <w:ind w:left="360" w:hanging="360"/>
      <w:pPrChange w:id="2" w:author="Matthew Kay" w:date="2015-09-25T03:05:00Z">
        <w:pPr>
          <w:overflowPunct w:val="0"/>
          <w:autoSpaceDE w:val="0"/>
          <w:autoSpaceDN w:val="0"/>
          <w:adjustRightInd w:val="0"/>
          <w:spacing w:after="80"/>
          <w:textAlignment w:val="baseline"/>
        </w:pPr>
      </w:pPrChange>
    </w:pPr>
    <w:rPr>
      <w:noProof/>
      <w:rPrChange w:id="2" w:author="Matthew Kay" w:date="2015-09-25T03:05:00Z">
        <w:rPr>
          <w:noProof/>
          <w:lang w:val="en-US" w:eastAsia="en-US" w:bidi="ar-SA"/>
        </w:rPr>
      </w:rPrChang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862480">
      <w:bodyDiv w:val="1"/>
      <w:marLeft w:val="0"/>
      <w:marRight w:val="0"/>
      <w:marTop w:val="0"/>
      <w:marBottom w:val="0"/>
      <w:divBdr>
        <w:top w:val="none" w:sz="0" w:space="0" w:color="auto"/>
        <w:left w:val="none" w:sz="0" w:space="0" w:color="auto"/>
        <w:bottom w:val="none" w:sz="0" w:space="0" w:color="auto"/>
        <w:right w:val="none" w:sz="0" w:space="0" w:color="auto"/>
      </w:divBdr>
    </w:div>
    <w:div w:id="423380183">
      <w:bodyDiv w:val="1"/>
      <w:marLeft w:val="0"/>
      <w:marRight w:val="0"/>
      <w:marTop w:val="0"/>
      <w:marBottom w:val="0"/>
      <w:divBdr>
        <w:top w:val="none" w:sz="0" w:space="0" w:color="auto"/>
        <w:left w:val="none" w:sz="0" w:space="0" w:color="auto"/>
        <w:bottom w:val="none" w:sz="0" w:space="0" w:color="auto"/>
        <w:right w:val="none" w:sz="0" w:space="0" w:color="auto"/>
      </w:divBdr>
      <w:divsChild>
        <w:div w:id="693533682">
          <w:marLeft w:val="0"/>
          <w:marRight w:val="0"/>
          <w:marTop w:val="0"/>
          <w:marBottom w:val="0"/>
          <w:divBdr>
            <w:top w:val="none" w:sz="0" w:space="0" w:color="auto"/>
            <w:left w:val="none" w:sz="0" w:space="0" w:color="auto"/>
            <w:bottom w:val="none" w:sz="0" w:space="0" w:color="auto"/>
            <w:right w:val="none" w:sz="0" w:space="0" w:color="auto"/>
          </w:divBdr>
        </w:div>
        <w:div w:id="1282300762">
          <w:marLeft w:val="0"/>
          <w:marRight w:val="0"/>
          <w:marTop w:val="0"/>
          <w:marBottom w:val="0"/>
          <w:divBdr>
            <w:top w:val="none" w:sz="0" w:space="0" w:color="auto"/>
            <w:left w:val="none" w:sz="0" w:space="0" w:color="auto"/>
            <w:bottom w:val="none" w:sz="0" w:space="0" w:color="auto"/>
            <w:right w:val="none" w:sz="0" w:space="0" w:color="auto"/>
          </w:divBdr>
        </w:div>
        <w:div w:id="1769616079">
          <w:marLeft w:val="0"/>
          <w:marRight w:val="0"/>
          <w:marTop w:val="0"/>
          <w:marBottom w:val="0"/>
          <w:divBdr>
            <w:top w:val="none" w:sz="0" w:space="0" w:color="auto"/>
            <w:left w:val="none" w:sz="0" w:space="0" w:color="auto"/>
            <w:bottom w:val="none" w:sz="0" w:space="0" w:color="auto"/>
            <w:right w:val="none" w:sz="0" w:space="0" w:color="auto"/>
          </w:divBdr>
        </w:div>
      </w:divsChild>
    </w:div>
    <w:div w:id="507981319">
      <w:bodyDiv w:val="1"/>
      <w:marLeft w:val="0"/>
      <w:marRight w:val="0"/>
      <w:marTop w:val="0"/>
      <w:marBottom w:val="0"/>
      <w:divBdr>
        <w:top w:val="none" w:sz="0" w:space="0" w:color="auto"/>
        <w:left w:val="none" w:sz="0" w:space="0" w:color="auto"/>
        <w:bottom w:val="none" w:sz="0" w:space="0" w:color="auto"/>
        <w:right w:val="none" w:sz="0" w:space="0" w:color="auto"/>
      </w:divBdr>
    </w:div>
    <w:div w:id="637493931">
      <w:bodyDiv w:val="1"/>
      <w:marLeft w:val="0"/>
      <w:marRight w:val="0"/>
      <w:marTop w:val="0"/>
      <w:marBottom w:val="0"/>
      <w:divBdr>
        <w:top w:val="none" w:sz="0" w:space="0" w:color="auto"/>
        <w:left w:val="none" w:sz="0" w:space="0" w:color="auto"/>
        <w:bottom w:val="none" w:sz="0" w:space="0" w:color="auto"/>
        <w:right w:val="none" w:sz="0" w:space="0" w:color="auto"/>
      </w:divBdr>
    </w:div>
    <w:div w:id="837160462">
      <w:bodyDiv w:val="1"/>
      <w:marLeft w:val="0"/>
      <w:marRight w:val="0"/>
      <w:marTop w:val="0"/>
      <w:marBottom w:val="0"/>
      <w:divBdr>
        <w:top w:val="none" w:sz="0" w:space="0" w:color="auto"/>
        <w:left w:val="none" w:sz="0" w:space="0" w:color="auto"/>
        <w:bottom w:val="none" w:sz="0" w:space="0" w:color="auto"/>
        <w:right w:val="none" w:sz="0" w:space="0" w:color="auto"/>
      </w:divBdr>
    </w:div>
    <w:div w:id="1247572623">
      <w:bodyDiv w:val="1"/>
      <w:marLeft w:val="0"/>
      <w:marRight w:val="0"/>
      <w:marTop w:val="0"/>
      <w:marBottom w:val="0"/>
      <w:divBdr>
        <w:top w:val="none" w:sz="0" w:space="0" w:color="auto"/>
        <w:left w:val="none" w:sz="0" w:space="0" w:color="auto"/>
        <w:bottom w:val="none" w:sz="0" w:space="0" w:color="auto"/>
        <w:right w:val="none" w:sz="0" w:space="0" w:color="auto"/>
      </w:divBdr>
    </w:div>
    <w:div w:id="1285307044">
      <w:bodyDiv w:val="1"/>
      <w:marLeft w:val="0"/>
      <w:marRight w:val="0"/>
      <w:marTop w:val="0"/>
      <w:marBottom w:val="0"/>
      <w:divBdr>
        <w:top w:val="none" w:sz="0" w:space="0" w:color="auto"/>
        <w:left w:val="none" w:sz="0" w:space="0" w:color="auto"/>
        <w:bottom w:val="none" w:sz="0" w:space="0" w:color="auto"/>
        <w:right w:val="none" w:sz="0" w:space="0" w:color="auto"/>
      </w:divBdr>
    </w:div>
    <w:div w:id="1607039488">
      <w:bodyDiv w:val="1"/>
      <w:marLeft w:val="0"/>
      <w:marRight w:val="0"/>
      <w:marTop w:val="0"/>
      <w:marBottom w:val="0"/>
      <w:divBdr>
        <w:top w:val="none" w:sz="0" w:space="0" w:color="auto"/>
        <w:left w:val="none" w:sz="0" w:space="0" w:color="auto"/>
        <w:bottom w:val="none" w:sz="0" w:space="0" w:color="auto"/>
        <w:right w:val="none" w:sz="0" w:space="0" w:color="auto"/>
      </w:divBdr>
      <w:divsChild>
        <w:div w:id="1429734011">
          <w:marLeft w:val="0"/>
          <w:marRight w:val="0"/>
          <w:marTop w:val="0"/>
          <w:marBottom w:val="0"/>
          <w:divBdr>
            <w:top w:val="none" w:sz="0" w:space="0" w:color="auto"/>
            <w:left w:val="none" w:sz="0" w:space="0" w:color="auto"/>
            <w:bottom w:val="none" w:sz="0" w:space="0" w:color="auto"/>
            <w:right w:val="none" w:sz="0" w:space="0" w:color="auto"/>
          </w:divBdr>
          <w:divsChild>
            <w:div w:id="595555461">
              <w:marLeft w:val="0"/>
              <w:marRight w:val="0"/>
              <w:marTop w:val="0"/>
              <w:marBottom w:val="0"/>
              <w:divBdr>
                <w:top w:val="none" w:sz="0" w:space="0" w:color="auto"/>
                <w:left w:val="none" w:sz="0" w:space="0" w:color="auto"/>
                <w:bottom w:val="none" w:sz="0" w:space="0" w:color="auto"/>
                <w:right w:val="none" w:sz="0" w:space="0" w:color="auto"/>
              </w:divBdr>
              <w:divsChild>
                <w:div w:id="321199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4356909">
      <w:bodyDiv w:val="1"/>
      <w:marLeft w:val="0"/>
      <w:marRight w:val="0"/>
      <w:marTop w:val="0"/>
      <w:marBottom w:val="0"/>
      <w:divBdr>
        <w:top w:val="none" w:sz="0" w:space="0" w:color="auto"/>
        <w:left w:val="none" w:sz="0" w:space="0" w:color="auto"/>
        <w:bottom w:val="none" w:sz="0" w:space="0" w:color="auto"/>
        <w:right w:val="none" w:sz="0" w:space="0" w:color="auto"/>
      </w:divBdr>
    </w:div>
    <w:div w:id="1787190969">
      <w:bodyDiv w:val="1"/>
      <w:marLeft w:val="0"/>
      <w:marRight w:val="0"/>
      <w:marTop w:val="0"/>
      <w:marBottom w:val="0"/>
      <w:divBdr>
        <w:top w:val="none" w:sz="0" w:space="0" w:color="auto"/>
        <w:left w:val="none" w:sz="0" w:space="0" w:color="auto"/>
        <w:bottom w:val="none" w:sz="0" w:space="0" w:color="auto"/>
        <w:right w:val="none" w:sz="0" w:space="0" w:color="auto"/>
      </w:divBdr>
      <w:divsChild>
        <w:div w:id="1811291020">
          <w:marLeft w:val="0"/>
          <w:marRight w:val="0"/>
          <w:marTop w:val="0"/>
          <w:marBottom w:val="0"/>
          <w:divBdr>
            <w:top w:val="none" w:sz="0" w:space="0" w:color="auto"/>
            <w:left w:val="none" w:sz="0" w:space="0" w:color="auto"/>
            <w:bottom w:val="none" w:sz="0" w:space="0" w:color="auto"/>
            <w:right w:val="none" w:sz="0" w:space="0" w:color="auto"/>
          </w:divBdr>
          <w:divsChild>
            <w:div w:id="2146316801">
              <w:marLeft w:val="0"/>
              <w:marRight w:val="0"/>
              <w:marTop w:val="0"/>
              <w:marBottom w:val="0"/>
              <w:divBdr>
                <w:top w:val="none" w:sz="0" w:space="0" w:color="auto"/>
                <w:left w:val="none" w:sz="0" w:space="0" w:color="auto"/>
                <w:bottom w:val="none" w:sz="0" w:space="0" w:color="auto"/>
                <w:right w:val="none" w:sz="0" w:space="0" w:color="auto"/>
              </w:divBdr>
              <w:divsChild>
                <w:div w:id="73279606">
                  <w:marLeft w:val="0"/>
                  <w:marRight w:val="0"/>
                  <w:marTop w:val="0"/>
                  <w:marBottom w:val="0"/>
                  <w:divBdr>
                    <w:top w:val="none" w:sz="0" w:space="0" w:color="auto"/>
                    <w:left w:val="none" w:sz="0" w:space="0" w:color="auto"/>
                    <w:bottom w:val="none" w:sz="0" w:space="0" w:color="auto"/>
                    <w:right w:val="none" w:sz="0" w:space="0" w:color="auto"/>
                  </w:divBdr>
                  <w:divsChild>
                    <w:div w:id="1841192106">
                      <w:marLeft w:val="0"/>
                      <w:marRight w:val="0"/>
                      <w:marTop w:val="0"/>
                      <w:marBottom w:val="0"/>
                      <w:divBdr>
                        <w:top w:val="none" w:sz="0" w:space="0" w:color="auto"/>
                        <w:left w:val="none" w:sz="0" w:space="0" w:color="auto"/>
                        <w:bottom w:val="none" w:sz="0" w:space="0" w:color="auto"/>
                        <w:right w:val="none" w:sz="0" w:space="0" w:color="auto"/>
                      </w:divBdr>
                      <w:divsChild>
                        <w:div w:id="1269002589">
                          <w:marLeft w:val="0"/>
                          <w:marRight w:val="0"/>
                          <w:marTop w:val="0"/>
                          <w:marBottom w:val="0"/>
                          <w:divBdr>
                            <w:top w:val="none" w:sz="0" w:space="0" w:color="auto"/>
                            <w:left w:val="none" w:sz="0" w:space="0" w:color="auto"/>
                            <w:bottom w:val="none" w:sz="0" w:space="0" w:color="auto"/>
                            <w:right w:val="none" w:sz="0" w:space="0" w:color="auto"/>
                          </w:divBdr>
                          <w:divsChild>
                            <w:div w:id="2096972345">
                              <w:marLeft w:val="0"/>
                              <w:marRight w:val="0"/>
                              <w:marTop w:val="0"/>
                              <w:marBottom w:val="0"/>
                              <w:divBdr>
                                <w:top w:val="none" w:sz="0" w:space="0" w:color="auto"/>
                                <w:left w:val="none" w:sz="0" w:space="0" w:color="auto"/>
                                <w:bottom w:val="none" w:sz="0" w:space="0" w:color="auto"/>
                                <w:right w:val="none" w:sz="0" w:space="0" w:color="auto"/>
                              </w:divBdr>
                              <w:divsChild>
                                <w:div w:id="685714848">
                                  <w:marLeft w:val="0"/>
                                  <w:marRight w:val="0"/>
                                  <w:marTop w:val="0"/>
                                  <w:marBottom w:val="0"/>
                                  <w:divBdr>
                                    <w:top w:val="none" w:sz="0" w:space="0" w:color="auto"/>
                                    <w:left w:val="none" w:sz="0" w:space="0" w:color="auto"/>
                                    <w:bottom w:val="none" w:sz="0" w:space="0" w:color="auto"/>
                                    <w:right w:val="none" w:sz="0" w:space="0" w:color="auto"/>
                                  </w:divBdr>
                                  <w:divsChild>
                                    <w:div w:id="791873057">
                                      <w:marLeft w:val="0"/>
                                      <w:marRight w:val="0"/>
                                      <w:marTop w:val="0"/>
                                      <w:marBottom w:val="0"/>
                                      <w:divBdr>
                                        <w:top w:val="none" w:sz="0" w:space="0" w:color="auto"/>
                                        <w:left w:val="none" w:sz="0" w:space="0" w:color="auto"/>
                                        <w:bottom w:val="none" w:sz="0" w:space="0" w:color="auto"/>
                                        <w:right w:val="none" w:sz="0" w:space="0" w:color="auto"/>
                                      </w:divBdr>
                                      <w:divsChild>
                                        <w:div w:id="1980576624">
                                          <w:marLeft w:val="0"/>
                                          <w:marRight w:val="0"/>
                                          <w:marTop w:val="0"/>
                                          <w:marBottom w:val="0"/>
                                          <w:divBdr>
                                            <w:top w:val="none" w:sz="0" w:space="0" w:color="auto"/>
                                            <w:left w:val="none" w:sz="0" w:space="0" w:color="auto"/>
                                            <w:bottom w:val="none" w:sz="0" w:space="0" w:color="auto"/>
                                            <w:right w:val="none" w:sz="0" w:space="0" w:color="auto"/>
                                          </w:divBdr>
                                          <w:divsChild>
                                            <w:div w:id="511186733">
                                              <w:marLeft w:val="0"/>
                                              <w:marRight w:val="0"/>
                                              <w:marTop w:val="0"/>
                                              <w:marBottom w:val="0"/>
                                              <w:divBdr>
                                                <w:top w:val="none" w:sz="0" w:space="0" w:color="auto"/>
                                                <w:left w:val="none" w:sz="0" w:space="0" w:color="auto"/>
                                                <w:bottom w:val="none" w:sz="0" w:space="0" w:color="auto"/>
                                                <w:right w:val="none" w:sz="0" w:space="0" w:color="auto"/>
                                              </w:divBdr>
                                              <w:divsChild>
                                                <w:div w:id="435684095">
                                                  <w:marLeft w:val="0"/>
                                                  <w:marRight w:val="0"/>
                                                  <w:marTop w:val="0"/>
                                                  <w:marBottom w:val="0"/>
                                                  <w:divBdr>
                                                    <w:top w:val="none" w:sz="0" w:space="0" w:color="auto"/>
                                                    <w:left w:val="none" w:sz="0" w:space="0" w:color="auto"/>
                                                    <w:bottom w:val="none" w:sz="0" w:space="0" w:color="auto"/>
                                                    <w:right w:val="none" w:sz="0" w:space="0" w:color="auto"/>
                                                  </w:divBdr>
                                                  <w:divsChild>
                                                    <w:div w:id="1473907218">
                                                      <w:marLeft w:val="0"/>
                                                      <w:marRight w:val="0"/>
                                                      <w:marTop w:val="0"/>
                                                      <w:marBottom w:val="0"/>
                                                      <w:divBdr>
                                                        <w:top w:val="none" w:sz="0" w:space="0" w:color="auto"/>
                                                        <w:left w:val="none" w:sz="0" w:space="0" w:color="auto"/>
                                                        <w:bottom w:val="none" w:sz="0" w:space="0" w:color="auto"/>
                                                        <w:right w:val="none" w:sz="0" w:space="0" w:color="auto"/>
                                                      </w:divBdr>
                                                      <w:divsChild>
                                                        <w:div w:id="2060931639">
                                                          <w:marLeft w:val="0"/>
                                                          <w:marRight w:val="0"/>
                                                          <w:marTop w:val="0"/>
                                                          <w:marBottom w:val="0"/>
                                                          <w:divBdr>
                                                            <w:top w:val="none" w:sz="0" w:space="0" w:color="auto"/>
                                                            <w:left w:val="none" w:sz="0" w:space="0" w:color="auto"/>
                                                            <w:bottom w:val="none" w:sz="0" w:space="0" w:color="auto"/>
                                                            <w:right w:val="none" w:sz="0" w:space="0" w:color="auto"/>
                                                          </w:divBdr>
                                                          <w:divsChild>
                                                            <w:div w:id="1800371586">
                                                              <w:marLeft w:val="0"/>
                                                              <w:marRight w:val="0"/>
                                                              <w:marTop w:val="0"/>
                                                              <w:marBottom w:val="0"/>
                                                              <w:divBdr>
                                                                <w:top w:val="none" w:sz="0" w:space="0" w:color="auto"/>
                                                                <w:left w:val="none" w:sz="0" w:space="0" w:color="auto"/>
                                                                <w:bottom w:val="none" w:sz="0" w:space="0" w:color="auto"/>
                                                                <w:right w:val="none" w:sz="0" w:space="0" w:color="auto"/>
                                                              </w:divBdr>
                                                              <w:divsChild>
                                                                <w:div w:id="440684285">
                                                                  <w:marLeft w:val="0"/>
                                                                  <w:marRight w:val="0"/>
                                                                  <w:marTop w:val="0"/>
                                                                  <w:marBottom w:val="0"/>
                                                                  <w:divBdr>
                                                                    <w:top w:val="none" w:sz="0" w:space="0" w:color="auto"/>
                                                                    <w:left w:val="none" w:sz="0" w:space="0" w:color="auto"/>
                                                                    <w:bottom w:val="none" w:sz="0" w:space="0" w:color="auto"/>
                                                                    <w:right w:val="none" w:sz="0" w:space="0" w:color="auto"/>
                                                                  </w:divBdr>
                                                                  <w:divsChild>
                                                                    <w:div w:id="691539907">
                                                                      <w:marLeft w:val="0"/>
                                                                      <w:marRight w:val="0"/>
                                                                      <w:marTop w:val="0"/>
                                                                      <w:marBottom w:val="0"/>
                                                                      <w:divBdr>
                                                                        <w:top w:val="none" w:sz="0" w:space="0" w:color="auto"/>
                                                                        <w:left w:val="none" w:sz="0" w:space="0" w:color="auto"/>
                                                                        <w:bottom w:val="none" w:sz="0" w:space="0" w:color="auto"/>
                                                                        <w:right w:val="none" w:sz="0" w:space="0" w:color="auto"/>
                                                                      </w:divBdr>
                                                                      <w:divsChild>
                                                                        <w:div w:id="477303008">
                                                                          <w:marLeft w:val="0"/>
                                                                          <w:marRight w:val="0"/>
                                                                          <w:marTop w:val="0"/>
                                                                          <w:marBottom w:val="0"/>
                                                                          <w:divBdr>
                                                                            <w:top w:val="none" w:sz="0" w:space="0" w:color="auto"/>
                                                                            <w:left w:val="none" w:sz="0" w:space="0" w:color="auto"/>
                                                                            <w:bottom w:val="none" w:sz="0" w:space="0" w:color="auto"/>
                                                                            <w:right w:val="none" w:sz="0" w:space="0" w:color="auto"/>
                                                                          </w:divBdr>
                                                                          <w:divsChild>
                                                                            <w:div w:id="1415783888">
                                                                              <w:marLeft w:val="0"/>
                                                                              <w:marRight w:val="0"/>
                                                                              <w:marTop w:val="0"/>
                                                                              <w:marBottom w:val="0"/>
                                                                              <w:divBdr>
                                                                                <w:top w:val="none" w:sz="0" w:space="0" w:color="auto"/>
                                                                                <w:left w:val="none" w:sz="0" w:space="0" w:color="auto"/>
                                                                                <w:bottom w:val="none" w:sz="0" w:space="0" w:color="auto"/>
                                                                                <w:right w:val="none" w:sz="0" w:space="0" w:color="auto"/>
                                                                              </w:divBdr>
                                                                              <w:divsChild>
                                                                                <w:div w:id="455100741">
                                                                                  <w:marLeft w:val="0"/>
                                                                                  <w:marRight w:val="0"/>
                                                                                  <w:marTop w:val="0"/>
                                                                                  <w:marBottom w:val="0"/>
                                                                                  <w:divBdr>
                                                                                    <w:top w:val="none" w:sz="0" w:space="0" w:color="auto"/>
                                                                                    <w:left w:val="none" w:sz="0" w:space="0" w:color="auto"/>
                                                                                    <w:bottom w:val="none" w:sz="0" w:space="0" w:color="auto"/>
                                                                                    <w:right w:val="none" w:sz="0" w:space="0" w:color="auto"/>
                                                                                  </w:divBdr>
                                                                                  <w:divsChild>
                                                                                    <w:div w:id="1100563239">
                                                                                      <w:marLeft w:val="0"/>
                                                                                      <w:marRight w:val="0"/>
                                                                                      <w:marTop w:val="0"/>
                                                                                      <w:marBottom w:val="0"/>
                                                                                      <w:divBdr>
                                                                                        <w:top w:val="none" w:sz="0" w:space="0" w:color="auto"/>
                                                                                        <w:left w:val="none" w:sz="0" w:space="0" w:color="auto"/>
                                                                                        <w:bottom w:val="none" w:sz="0" w:space="0" w:color="auto"/>
                                                                                        <w:right w:val="none" w:sz="0" w:space="0" w:color="auto"/>
                                                                                      </w:divBdr>
                                                                                      <w:divsChild>
                                                                                        <w:div w:id="1986351594">
                                                                                          <w:marLeft w:val="0"/>
                                                                                          <w:marRight w:val="0"/>
                                                                                          <w:marTop w:val="0"/>
                                                                                          <w:marBottom w:val="0"/>
                                                                                          <w:divBdr>
                                                                                            <w:top w:val="none" w:sz="0" w:space="0" w:color="auto"/>
                                                                                            <w:left w:val="none" w:sz="0" w:space="0" w:color="auto"/>
                                                                                            <w:bottom w:val="none" w:sz="0" w:space="0" w:color="auto"/>
                                                                                            <w:right w:val="none" w:sz="0" w:space="0" w:color="auto"/>
                                                                                          </w:divBdr>
                                                                                          <w:divsChild>
                                                                                            <w:div w:id="576944004">
                                                                                              <w:marLeft w:val="0"/>
                                                                                              <w:marRight w:val="0"/>
                                                                                              <w:marTop w:val="0"/>
                                                                                              <w:marBottom w:val="0"/>
                                                                                              <w:divBdr>
                                                                                                <w:top w:val="none" w:sz="0" w:space="0" w:color="auto"/>
                                                                                                <w:left w:val="none" w:sz="0" w:space="0" w:color="auto"/>
                                                                                                <w:bottom w:val="none" w:sz="0" w:space="0" w:color="auto"/>
                                                                                                <w:right w:val="none" w:sz="0" w:space="0" w:color="auto"/>
                                                                                              </w:divBdr>
                                                                                              <w:divsChild>
                                                                                                <w:div w:id="515116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54038315">
      <w:bodyDiv w:val="1"/>
      <w:marLeft w:val="0"/>
      <w:marRight w:val="0"/>
      <w:marTop w:val="0"/>
      <w:marBottom w:val="0"/>
      <w:divBdr>
        <w:top w:val="none" w:sz="0" w:space="0" w:color="auto"/>
        <w:left w:val="none" w:sz="0" w:space="0" w:color="auto"/>
        <w:bottom w:val="none" w:sz="0" w:space="0" w:color="auto"/>
        <w:right w:val="none" w:sz="0" w:space="0" w:color="auto"/>
      </w:divBdr>
    </w:div>
    <w:div w:id="2115132526">
      <w:bodyDiv w:val="1"/>
      <w:marLeft w:val="0"/>
      <w:marRight w:val="0"/>
      <w:marTop w:val="0"/>
      <w:marBottom w:val="0"/>
      <w:divBdr>
        <w:top w:val="none" w:sz="0" w:space="0" w:color="auto"/>
        <w:left w:val="none" w:sz="0" w:space="0" w:color="auto"/>
        <w:bottom w:val="none" w:sz="0" w:space="0" w:color="auto"/>
        <w:right w:val="none" w:sz="0" w:space="0" w:color="auto"/>
      </w:divBdr>
    </w:div>
    <w:div w:id="2117938422">
      <w:bodyDiv w:val="1"/>
      <w:marLeft w:val="0"/>
      <w:marRight w:val="0"/>
      <w:marTop w:val="0"/>
      <w:marBottom w:val="0"/>
      <w:divBdr>
        <w:top w:val="none" w:sz="0" w:space="0" w:color="auto"/>
        <w:left w:val="none" w:sz="0" w:space="0" w:color="auto"/>
        <w:bottom w:val="none" w:sz="0" w:space="0" w:color="auto"/>
        <w:right w:val="none" w:sz="0" w:space="0" w:color="auto"/>
      </w:divBdr>
    </w:div>
    <w:div w:id="213910943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wmf"/><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wmf"/><Relationship Id="rId20" Type="http://schemas.openxmlformats.org/officeDocument/2006/relationships/image" Target="media/image11.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1.wmf"/><Relationship Id="rId19" Type="http://schemas.openxmlformats.org/officeDocument/2006/relationships/image" Target="media/image1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wmf"/><Relationship Id="rId22" Type="http://schemas.openxmlformats.org/officeDocument/2006/relationships/header" Target="header1.xml"/></Relationships>
</file>

<file path=word/_rels/footnotes.xml.rels><?xml version="1.0" encoding="UTF-8" standalone="yes"?>
<Relationships xmlns="http://schemas.openxmlformats.org/package/2006/relationships"><Relationship Id="rId1" Type="http://schemas.openxmlformats.org/officeDocument/2006/relationships/hyperlink" Target="https://scholar.google.com/scholar?cites=16254127723353600671&amp;as_sdt=5,48&amp;sciodt=0,48&amp;hl=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83EE8F-1511-4BBC-83FD-A08CD8B445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7</TotalTime>
  <Pages>10</Pages>
  <Words>13014</Words>
  <Characters>74180</Characters>
  <Application>Microsoft Office Word</Application>
  <DocSecurity>0</DocSecurity>
  <Lines>618</Lines>
  <Paragraphs>174</Paragraphs>
  <ScaleCrop>false</ScaleCrop>
  <HeadingPairs>
    <vt:vector size="2" baseType="variant">
      <vt:variant>
        <vt:lpstr>Title</vt:lpstr>
      </vt:variant>
      <vt:variant>
        <vt:i4>1</vt:i4>
      </vt:variant>
    </vt:vector>
  </HeadingPairs>
  <TitlesOfParts>
    <vt:vector size="1" baseType="lpstr">
      <vt:lpstr>SIGCHI Conference Paper Format</vt:lpstr>
    </vt:vector>
  </TitlesOfParts>
  <Company>ACM</Company>
  <LinksUpToDate>false</LinksUpToDate>
  <CharactersWithSpaces>87020</CharactersWithSpaces>
  <SharedDoc>false</SharedDoc>
  <HLinks>
    <vt:vector size="48" baseType="variant">
      <vt:variant>
        <vt:i4>1900618</vt:i4>
      </vt:variant>
      <vt:variant>
        <vt:i4>84</vt:i4>
      </vt:variant>
      <vt:variant>
        <vt:i4>0</vt:i4>
      </vt:variant>
      <vt:variant>
        <vt:i4>5</vt:i4>
      </vt:variant>
      <vt:variant>
        <vt:lpwstr>http://www.acm.org/publications/submissions/latex_style</vt:lpwstr>
      </vt:variant>
      <vt:variant>
        <vt:lpwstr/>
      </vt:variant>
      <vt:variant>
        <vt:i4>65624</vt:i4>
      </vt:variant>
      <vt:variant>
        <vt:i4>48</vt:i4>
      </vt:variant>
      <vt:variant>
        <vt:i4>0</vt:i4>
      </vt:variant>
      <vt:variant>
        <vt:i4>5</vt:i4>
      </vt:variant>
      <vt:variant>
        <vt:lpwstr>http://sheridanprinting.com/typedept/ACM-distilling-settings.htm</vt:lpwstr>
      </vt:variant>
      <vt:variant>
        <vt:lpwstr/>
      </vt:variant>
      <vt:variant>
        <vt:i4>4259861</vt:i4>
      </vt:variant>
      <vt:variant>
        <vt:i4>45</vt:i4>
      </vt:variant>
      <vt:variant>
        <vt:i4>0</vt:i4>
      </vt:variant>
      <vt:variant>
        <vt:i4>5</vt:i4>
      </vt:variant>
      <vt:variant>
        <vt:lpwstr>http://chi2014.acm.org/authors/guide-to-an-accessible-submission</vt:lpwstr>
      </vt:variant>
      <vt:variant>
        <vt:lpwstr/>
      </vt:variant>
      <vt:variant>
        <vt:i4>1900618</vt:i4>
      </vt:variant>
      <vt:variant>
        <vt:i4>21</vt:i4>
      </vt:variant>
      <vt:variant>
        <vt:i4>0</vt:i4>
      </vt:variant>
      <vt:variant>
        <vt:i4>5</vt:i4>
      </vt:variant>
      <vt:variant>
        <vt:lpwstr>http://www.acm.org/publications/submissions/latex_style</vt:lpwstr>
      </vt:variant>
      <vt:variant>
        <vt:lpwstr/>
      </vt:variant>
      <vt:variant>
        <vt:i4>786512</vt:i4>
      </vt:variant>
      <vt:variant>
        <vt:i4>6</vt:i4>
      </vt:variant>
      <vt:variant>
        <vt:i4>0</vt:i4>
      </vt:variant>
      <vt:variant>
        <vt:i4>5</vt:i4>
      </vt:variant>
      <vt:variant>
        <vt:lpwstr>http://www.acm.org/publications/policies/copyright_policy</vt:lpwstr>
      </vt:variant>
      <vt:variant>
        <vt:lpwstr/>
      </vt:variant>
      <vt:variant>
        <vt:i4>5898367</vt:i4>
      </vt:variant>
      <vt:variant>
        <vt:i4>0</vt:i4>
      </vt:variant>
      <vt:variant>
        <vt:i4>0</vt:i4>
      </vt:variant>
      <vt:variant>
        <vt:i4>5</vt:i4>
      </vt:variant>
      <vt:variant>
        <vt:lpwstr>http://dl.acm.org/ccs.cfm</vt:lpwstr>
      </vt:variant>
      <vt:variant>
        <vt:lpwstr/>
      </vt:variant>
      <vt:variant>
        <vt:i4>2490451</vt:i4>
      </vt:variant>
      <vt:variant>
        <vt:i4>7276</vt:i4>
      </vt:variant>
      <vt:variant>
        <vt:i4>1025</vt:i4>
      </vt:variant>
      <vt:variant>
        <vt:i4>1</vt:i4>
      </vt:variant>
      <vt:variant>
        <vt:lpwstr>MIT-campus1</vt:lpwstr>
      </vt:variant>
      <vt:variant>
        <vt:lpwstr/>
      </vt:variant>
      <vt:variant>
        <vt:i4>4980759</vt:i4>
      </vt:variant>
      <vt:variant>
        <vt:i4>10435</vt:i4>
      </vt:variant>
      <vt:variant>
        <vt:i4>1026</vt:i4>
      </vt:variant>
      <vt:variant>
        <vt:i4>1</vt:i4>
      </vt:variant>
      <vt:variant>
        <vt:lpwstr>DevicesCrop-Outlines</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GCHI Conference Paper Format</dc:title>
  <dc:subject/>
  <dc:creator>SIGCHI</dc:creator>
  <cp:keywords>Guides, instructions, Author's kit, Conference Publications</cp:keywords>
  <dc:description/>
  <cp:lastModifiedBy>Matthew Kay</cp:lastModifiedBy>
  <cp:revision>6</cp:revision>
  <cp:lastPrinted>2015-09-25T10:54:00Z</cp:lastPrinted>
  <dcterms:created xsi:type="dcterms:W3CDTF">2015-09-25T08:06:00Z</dcterms:created>
  <dcterms:modified xsi:type="dcterms:W3CDTF">2015-09-25T1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viewHeaderText">
    <vt:lpwstr>For review only – do not cite or distribute</vt:lpwstr>
  </property>
  <property fmtid="{D5CDD505-2E9C-101B-9397-08002B2CF9AE}" pid="3" name="PublishHeaderText">
    <vt:lpwstr> </vt:lpwstr>
  </property>
  <property fmtid="{D5CDD505-2E9C-101B-9397-08002B2CF9AE}" pid="4" name="Mendeley Document_1">
    <vt:lpwstr>True</vt:lpwstr>
  </property>
  <property fmtid="{D5CDD505-2E9C-101B-9397-08002B2CF9AE}" pid="5" name="Mendeley User Name_1">
    <vt:lpwstr>matthew.kay@gmail.com@www.mendeley.com</vt:lpwstr>
  </property>
  <property fmtid="{D5CDD505-2E9C-101B-9397-08002B2CF9AE}" pid="6" name="Mendeley Citation Style_1">
    <vt:lpwstr>http://www.zotero.org/styles/acm-sigchi-proceedings</vt:lpwstr>
  </property>
  <property fmtid="{D5CDD505-2E9C-101B-9397-08002B2CF9AE}" pid="7" name="Mendeley Recent Style Id 0_1">
    <vt:lpwstr>http://www.zotero.org/styles/acm-sigchi-proceedings</vt:lpwstr>
  </property>
  <property fmtid="{D5CDD505-2E9C-101B-9397-08002B2CF9AE}" pid="8" name="Mendeley Recent Style Name 0_1">
    <vt:lpwstr>ACM SIGCHI Proceedings (2016)</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author-date)</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7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